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2F75CE9A" w14:textId="0D3A951F" w:rsidR="0033361D" w:rsidRDefault="00DF5E33">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1588332" w:history="1">
        <w:r w:rsidR="0033361D" w:rsidRPr="002B6521">
          <w:rPr>
            <w:rStyle w:val="Hyperlink"/>
            <w:noProof/>
            <w:lang w:val="en-GB"/>
          </w:rPr>
          <w:t>1.</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Introduction</w:t>
        </w:r>
        <w:r w:rsidR="0033361D">
          <w:rPr>
            <w:noProof/>
            <w:webHidden/>
          </w:rPr>
          <w:tab/>
        </w:r>
        <w:r w:rsidR="0033361D">
          <w:rPr>
            <w:noProof/>
            <w:webHidden/>
          </w:rPr>
          <w:fldChar w:fldCharType="begin"/>
        </w:r>
        <w:r w:rsidR="0033361D">
          <w:rPr>
            <w:noProof/>
            <w:webHidden/>
          </w:rPr>
          <w:instrText xml:space="preserve"> PAGEREF _Toc211588332 \h </w:instrText>
        </w:r>
        <w:r w:rsidR="0033361D">
          <w:rPr>
            <w:noProof/>
            <w:webHidden/>
          </w:rPr>
        </w:r>
        <w:r w:rsidR="0033361D">
          <w:rPr>
            <w:noProof/>
            <w:webHidden/>
          </w:rPr>
          <w:fldChar w:fldCharType="separate"/>
        </w:r>
        <w:r w:rsidR="0033361D">
          <w:rPr>
            <w:noProof/>
            <w:webHidden/>
          </w:rPr>
          <w:t>6</w:t>
        </w:r>
        <w:r w:rsidR="0033361D">
          <w:rPr>
            <w:noProof/>
            <w:webHidden/>
          </w:rPr>
          <w:fldChar w:fldCharType="end"/>
        </w:r>
      </w:hyperlink>
    </w:p>
    <w:p w14:paraId="5583B685" w14:textId="533DE58B" w:rsidR="0033361D" w:rsidRDefault="000061B6">
      <w:pPr>
        <w:pStyle w:val="Verzeichnis2"/>
        <w:rPr>
          <w:rFonts w:asciiTheme="minorHAnsi" w:eastAsiaTheme="minorEastAsia" w:hAnsiTheme="minorHAnsi"/>
          <w:noProof/>
          <w:kern w:val="0"/>
          <w:sz w:val="22"/>
          <w:szCs w:val="22"/>
          <w:lang w:eastAsia="de-DE"/>
          <w14:ligatures w14:val="none"/>
        </w:rPr>
      </w:pPr>
      <w:hyperlink w:anchor="_Toc211588333" w:history="1">
        <w:r w:rsidR="0033361D" w:rsidRPr="002B6521">
          <w:rPr>
            <w:rStyle w:val="Hyperlink"/>
            <w:noProof/>
            <w:lang w:val="en-GB"/>
          </w:rPr>
          <w:t>1.1.</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Measuring the heart-brain interaction</w:t>
        </w:r>
        <w:r w:rsidR="0033361D">
          <w:rPr>
            <w:noProof/>
            <w:webHidden/>
          </w:rPr>
          <w:tab/>
        </w:r>
        <w:r w:rsidR="0033361D">
          <w:rPr>
            <w:noProof/>
            <w:webHidden/>
          </w:rPr>
          <w:fldChar w:fldCharType="begin"/>
        </w:r>
        <w:r w:rsidR="0033361D">
          <w:rPr>
            <w:noProof/>
            <w:webHidden/>
          </w:rPr>
          <w:instrText xml:space="preserve"> PAGEREF _Toc211588333 \h </w:instrText>
        </w:r>
        <w:r w:rsidR="0033361D">
          <w:rPr>
            <w:noProof/>
            <w:webHidden/>
          </w:rPr>
        </w:r>
        <w:r w:rsidR="0033361D">
          <w:rPr>
            <w:noProof/>
            <w:webHidden/>
          </w:rPr>
          <w:fldChar w:fldCharType="separate"/>
        </w:r>
        <w:r w:rsidR="0033361D">
          <w:rPr>
            <w:noProof/>
            <w:webHidden/>
          </w:rPr>
          <w:t>8</w:t>
        </w:r>
        <w:r w:rsidR="0033361D">
          <w:rPr>
            <w:noProof/>
            <w:webHidden/>
          </w:rPr>
          <w:fldChar w:fldCharType="end"/>
        </w:r>
      </w:hyperlink>
    </w:p>
    <w:p w14:paraId="38FDFE95" w14:textId="62013350" w:rsidR="0033361D" w:rsidRDefault="000061B6">
      <w:pPr>
        <w:pStyle w:val="Verzeichnis2"/>
        <w:rPr>
          <w:rFonts w:asciiTheme="minorHAnsi" w:eastAsiaTheme="minorEastAsia" w:hAnsiTheme="minorHAnsi"/>
          <w:noProof/>
          <w:kern w:val="0"/>
          <w:sz w:val="22"/>
          <w:szCs w:val="22"/>
          <w:lang w:eastAsia="de-DE"/>
          <w14:ligatures w14:val="none"/>
        </w:rPr>
      </w:pPr>
      <w:hyperlink w:anchor="_Toc211588334" w:history="1">
        <w:r w:rsidR="0033361D" w:rsidRPr="002B6521">
          <w:rPr>
            <w:rStyle w:val="Hyperlink"/>
            <w:noProof/>
            <w:lang w:val="en-GB"/>
          </w:rPr>
          <w:t>1.2.</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Source Dynamics of the HEP</w:t>
        </w:r>
        <w:r w:rsidR="0033361D">
          <w:rPr>
            <w:noProof/>
            <w:webHidden/>
          </w:rPr>
          <w:tab/>
        </w:r>
        <w:r w:rsidR="0033361D">
          <w:rPr>
            <w:noProof/>
            <w:webHidden/>
          </w:rPr>
          <w:fldChar w:fldCharType="begin"/>
        </w:r>
        <w:r w:rsidR="0033361D">
          <w:rPr>
            <w:noProof/>
            <w:webHidden/>
          </w:rPr>
          <w:instrText xml:space="preserve"> PAGEREF _Toc211588334 \h </w:instrText>
        </w:r>
        <w:r w:rsidR="0033361D">
          <w:rPr>
            <w:noProof/>
            <w:webHidden/>
          </w:rPr>
        </w:r>
        <w:r w:rsidR="0033361D">
          <w:rPr>
            <w:noProof/>
            <w:webHidden/>
          </w:rPr>
          <w:fldChar w:fldCharType="separate"/>
        </w:r>
        <w:r w:rsidR="0033361D">
          <w:rPr>
            <w:noProof/>
            <w:webHidden/>
          </w:rPr>
          <w:t>9</w:t>
        </w:r>
        <w:r w:rsidR="0033361D">
          <w:rPr>
            <w:noProof/>
            <w:webHidden/>
          </w:rPr>
          <w:fldChar w:fldCharType="end"/>
        </w:r>
      </w:hyperlink>
    </w:p>
    <w:p w14:paraId="031C740C" w14:textId="08F271AB" w:rsidR="0033361D" w:rsidRDefault="000061B6">
      <w:pPr>
        <w:pStyle w:val="Verzeichnis2"/>
        <w:rPr>
          <w:rFonts w:asciiTheme="minorHAnsi" w:eastAsiaTheme="minorEastAsia" w:hAnsiTheme="minorHAnsi"/>
          <w:noProof/>
          <w:kern w:val="0"/>
          <w:sz w:val="22"/>
          <w:szCs w:val="22"/>
          <w:lang w:eastAsia="de-DE"/>
          <w14:ligatures w14:val="none"/>
        </w:rPr>
      </w:pPr>
      <w:hyperlink w:anchor="_Toc211588335" w:history="1">
        <w:r w:rsidR="0033361D" w:rsidRPr="002B6521">
          <w:rPr>
            <w:rStyle w:val="Hyperlink"/>
            <w:noProof/>
            <w:lang w:val="en-GB"/>
          </w:rPr>
          <w:t>1.3.</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Recordings</w:t>
        </w:r>
        <w:r w:rsidR="0033361D">
          <w:rPr>
            <w:noProof/>
            <w:webHidden/>
          </w:rPr>
          <w:tab/>
        </w:r>
        <w:r w:rsidR="0033361D">
          <w:rPr>
            <w:noProof/>
            <w:webHidden/>
          </w:rPr>
          <w:fldChar w:fldCharType="begin"/>
        </w:r>
        <w:r w:rsidR="0033361D">
          <w:rPr>
            <w:noProof/>
            <w:webHidden/>
          </w:rPr>
          <w:instrText xml:space="preserve"> PAGEREF _Toc211588335 \h </w:instrText>
        </w:r>
        <w:r w:rsidR="0033361D">
          <w:rPr>
            <w:noProof/>
            <w:webHidden/>
          </w:rPr>
        </w:r>
        <w:r w:rsidR="0033361D">
          <w:rPr>
            <w:noProof/>
            <w:webHidden/>
          </w:rPr>
          <w:fldChar w:fldCharType="separate"/>
        </w:r>
        <w:r w:rsidR="0033361D">
          <w:rPr>
            <w:noProof/>
            <w:webHidden/>
          </w:rPr>
          <w:t>11</w:t>
        </w:r>
        <w:r w:rsidR="0033361D">
          <w:rPr>
            <w:noProof/>
            <w:webHidden/>
          </w:rPr>
          <w:fldChar w:fldCharType="end"/>
        </w:r>
      </w:hyperlink>
    </w:p>
    <w:p w14:paraId="759CA2A2" w14:textId="792CD624" w:rsidR="0033361D" w:rsidRDefault="000061B6">
      <w:pPr>
        <w:pStyle w:val="Verzeichnis2"/>
        <w:rPr>
          <w:rFonts w:asciiTheme="minorHAnsi" w:eastAsiaTheme="minorEastAsia" w:hAnsiTheme="minorHAnsi"/>
          <w:noProof/>
          <w:kern w:val="0"/>
          <w:sz w:val="22"/>
          <w:szCs w:val="22"/>
          <w:lang w:eastAsia="de-DE"/>
          <w14:ligatures w14:val="none"/>
        </w:rPr>
      </w:pPr>
      <w:hyperlink w:anchor="_Toc211588336" w:history="1">
        <w:r w:rsidR="0033361D" w:rsidRPr="002B6521">
          <w:rPr>
            <w:rStyle w:val="Hyperlink"/>
            <w:noProof/>
            <w:lang w:val="en-GB"/>
          </w:rPr>
          <w:t>1.4.</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Aim of the project</w:t>
        </w:r>
        <w:r w:rsidR="0033361D">
          <w:rPr>
            <w:noProof/>
            <w:webHidden/>
          </w:rPr>
          <w:tab/>
        </w:r>
        <w:r w:rsidR="0033361D">
          <w:rPr>
            <w:noProof/>
            <w:webHidden/>
          </w:rPr>
          <w:fldChar w:fldCharType="begin"/>
        </w:r>
        <w:r w:rsidR="0033361D">
          <w:rPr>
            <w:noProof/>
            <w:webHidden/>
          </w:rPr>
          <w:instrText xml:space="preserve"> PAGEREF _Toc211588336 \h </w:instrText>
        </w:r>
        <w:r w:rsidR="0033361D">
          <w:rPr>
            <w:noProof/>
            <w:webHidden/>
          </w:rPr>
        </w:r>
        <w:r w:rsidR="0033361D">
          <w:rPr>
            <w:noProof/>
            <w:webHidden/>
          </w:rPr>
          <w:fldChar w:fldCharType="separate"/>
        </w:r>
        <w:r w:rsidR="0033361D">
          <w:rPr>
            <w:noProof/>
            <w:webHidden/>
          </w:rPr>
          <w:t>12</w:t>
        </w:r>
        <w:r w:rsidR="0033361D">
          <w:rPr>
            <w:noProof/>
            <w:webHidden/>
          </w:rPr>
          <w:fldChar w:fldCharType="end"/>
        </w:r>
      </w:hyperlink>
    </w:p>
    <w:p w14:paraId="15181C7D" w14:textId="13F932B4" w:rsidR="0033361D" w:rsidRDefault="000061B6">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37" w:history="1">
        <w:r w:rsidR="0033361D" w:rsidRPr="002B6521">
          <w:rPr>
            <w:rStyle w:val="Hyperlink"/>
            <w:noProof/>
            <w:lang w:val="en-GB"/>
          </w:rPr>
          <w:t>2.</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Methods</w:t>
        </w:r>
        <w:r w:rsidR="0033361D">
          <w:rPr>
            <w:noProof/>
            <w:webHidden/>
          </w:rPr>
          <w:tab/>
        </w:r>
        <w:r w:rsidR="0033361D">
          <w:rPr>
            <w:noProof/>
            <w:webHidden/>
          </w:rPr>
          <w:fldChar w:fldCharType="begin"/>
        </w:r>
        <w:r w:rsidR="0033361D">
          <w:rPr>
            <w:noProof/>
            <w:webHidden/>
          </w:rPr>
          <w:instrText xml:space="preserve"> PAGEREF _Toc211588337 \h </w:instrText>
        </w:r>
        <w:r w:rsidR="0033361D">
          <w:rPr>
            <w:noProof/>
            <w:webHidden/>
          </w:rPr>
        </w:r>
        <w:r w:rsidR="0033361D">
          <w:rPr>
            <w:noProof/>
            <w:webHidden/>
          </w:rPr>
          <w:fldChar w:fldCharType="separate"/>
        </w:r>
        <w:r w:rsidR="0033361D">
          <w:rPr>
            <w:noProof/>
            <w:webHidden/>
          </w:rPr>
          <w:t>14</w:t>
        </w:r>
        <w:r w:rsidR="0033361D">
          <w:rPr>
            <w:noProof/>
            <w:webHidden/>
          </w:rPr>
          <w:fldChar w:fldCharType="end"/>
        </w:r>
      </w:hyperlink>
    </w:p>
    <w:p w14:paraId="5909A6B9" w14:textId="52027C35" w:rsidR="0033361D" w:rsidRDefault="000061B6">
      <w:pPr>
        <w:pStyle w:val="Verzeichnis2"/>
        <w:rPr>
          <w:rFonts w:asciiTheme="minorHAnsi" w:eastAsiaTheme="minorEastAsia" w:hAnsiTheme="minorHAnsi"/>
          <w:noProof/>
          <w:kern w:val="0"/>
          <w:sz w:val="22"/>
          <w:szCs w:val="22"/>
          <w:lang w:eastAsia="de-DE"/>
          <w14:ligatures w14:val="none"/>
        </w:rPr>
      </w:pPr>
      <w:hyperlink w:anchor="_Toc211588338" w:history="1">
        <w:r w:rsidR="0033361D" w:rsidRPr="002B6521">
          <w:rPr>
            <w:rStyle w:val="Hyperlink"/>
            <w:noProof/>
            <w:lang w:val="en-GB"/>
          </w:rPr>
          <w:t>2.1.</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Patients and surgery</w:t>
        </w:r>
        <w:r w:rsidR="0033361D">
          <w:rPr>
            <w:noProof/>
            <w:webHidden/>
          </w:rPr>
          <w:tab/>
        </w:r>
        <w:r w:rsidR="0033361D">
          <w:rPr>
            <w:noProof/>
            <w:webHidden/>
          </w:rPr>
          <w:fldChar w:fldCharType="begin"/>
        </w:r>
        <w:r w:rsidR="0033361D">
          <w:rPr>
            <w:noProof/>
            <w:webHidden/>
          </w:rPr>
          <w:instrText xml:space="preserve"> PAGEREF _Toc211588338 \h </w:instrText>
        </w:r>
        <w:r w:rsidR="0033361D">
          <w:rPr>
            <w:noProof/>
            <w:webHidden/>
          </w:rPr>
        </w:r>
        <w:r w:rsidR="0033361D">
          <w:rPr>
            <w:noProof/>
            <w:webHidden/>
          </w:rPr>
          <w:fldChar w:fldCharType="separate"/>
        </w:r>
        <w:r w:rsidR="0033361D">
          <w:rPr>
            <w:noProof/>
            <w:webHidden/>
          </w:rPr>
          <w:t>14</w:t>
        </w:r>
        <w:r w:rsidR="0033361D">
          <w:rPr>
            <w:noProof/>
            <w:webHidden/>
          </w:rPr>
          <w:fldChar w:fldCharType="end"/>
        </w:r>
      </w:hyperlink>
    </w:p>
    <w:p w14:paraId="624DF3B4" w14:textId="485BC191" w:rsidR="0033361D" w:rsidRDefault="000061B6">
      <w:pPr>
        <w:pStyle w:val="Verzeichnis2"/>
        <w:rPr>
          <w:rFonts w:asciiTheme="minorHAnsi" w:eastAsiaTheme="minorEastAsia" w:hAnsiTheme="minorHAnsi"/>
          <w:noProof/>
          <w:kern w:val="0"/>
          <w:sz w:val="22"/>
          <w:szCs w:val="22"/>
          <w:lang w:eastAsia="de-DE"/>
          <w14:ligatures w14:val="none"/>
        </w:rPr>
      </w:pPr>
      <w:hyperlink w:anchor="_Toc211588339" w:history="1">
        <w:r w:rsidR="0033361D" w:rsidRPr="002B6521">
          <w:rPr>
            <w:rStyle w:val="Hyperlink"/>
            <w:noProof/>
            <w:lang w:val="en-GB"/>
          </w:rPr>
          <w:t>2.2.</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Data Recording</w:t>
        </w:r>
        <w:r w:rsidR="0033361D">
          <w:rPr>
            <w:noProof/>
            <w:webHidden/>
          </w:rPr>
          <w:tab/>
        </w:r>
        <w:r w:rsidR="0033361D">
          <w:rPr>
            <w:noProof/>
            <w:webHidden/>
          </w:rPr>
          <w:fldChar w:fldCharType="begin"/>
        </w:r>
        <w:r w:rsidR="0033361D">
          <w:rPr>
            <w:noProof/>
            <w:webHidden/>
          </w:rPr>
          <w:instrText xml:space="preserve"> PAGEREF _Toc211588339 \h </w:instrText>
        </w:r>
        <w:r w:rsidR="0033361D">
          <w:rPr>
            <w:noProof/>
            <w:webHidden/>
          </w:rPr>
        </w:r>
        <w:r w:rsidR="0033361D">
          <w:rPr>
            <w:noProof/>
            <w:webHidden/>
          </w:rPr>
          <w:fldChar w:fldCharType="separate"/>
        </w:r>
        <w:r w:rsidR="0033361D">
          <w:rPr>
            <w:noProof/>
            <w:webHidden/>
          </w:rPr>
          <w:t>15</w:t>
        </w:r>
        <w:r w:rsidR="0033361D">
          <w:rPr>
            <w:noProof/>
            <w:webHidden/>
          </w:rPr>
          <w:fldChar w:fldCharType="end"/>
        </w:r>
      </w:hyperlink>
    </w:p>
    <w:p w14:paraId="638B1AD4" w14:textId="2685F73D" w:rsidR="0033361D" w:rsidRDefault="000061B6">
      <w:pPr>
        <w:pStyle w:val="Verzeichnis2"/>
        <w:rPr>
          <w:rFonts w:asciiTheme="minorHAnsi" w:eastAsiaTheme="minorEastAsia" w:hAnsiTheme="minorHAnsi"/>
          <w:noProof/>
          <w:kern w:val="0"/>
          <w:sz w:val="22"/>
          <w:szCs w:val="22"/>
          <w:lang w:eastAsia="de-DE"/>
          <w14:ligatures w14:val="none"/>
        </w:rPr>
      </w:pPr>
      <w:hyperlink w:anchor="_Toc211588340" w:history="1">
        <w:r w:rsidR="0033361D" w:rsidRPr="002B6521">
          <w:rPr>
            <w:rStyle w:val="Hyperlink"/>
            <w:noProof/>
            <w:lang w:val="en-GB"/>
          </w:rPr>
          <w:t>2.3.</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Study Design</w:t>
        </w:r>
        <w:r w:rsidR="0033361D">
          <w:rPr>
            <w:noProof/>
            <w:webHidden/>
          </w:rPr>
          <w:tab/>
        </w:r>
        <w:r w:rsidR="0033361D">
          <w:rPr>
            <w:noProof/>
            <w:webHidden/>
          </w:rPr>
          <w:fldChar w:fldCharType="begin"/>
        </w:r>
        <w:r w:rsidR="0033361D">
          <w:rPr>
            <w:noProof/>
            <w:webHidden/>
          </w:rPr>
          <w:instrText xml:space="preserve"> PAGEREF _Toc211588340 \h </w:instrText>
        </w:r>
        <w:r w:rsidR="0033361D">
          <w:rPr>
            <w:noProof/>
            <w:webHidden/>
          </w:rPr>
        </w:r>
        <w:r w:rsidR="0033361D">
          <w:rPr>
            <w:noProof/>
            <w:webHidden/>
          </w:rPr>
          <w:fldChar w:fldCharType="separate"/>
        </w:r>
        <w:r w:rsidR="0033361D">
          <w:rPr>
            <w:noProof/>
            <w:webHidden/>
          </w:rPr>
          <w:t>16</w:t>
        </w:r>
        <w:r w:rsidR="0033361D">
          <w:rPr>
            <w:noProof/>
            <w:webHidden/>
          </w:rPr>
          <w:fldChar w:fldCharType="end"/>
        </w:r>
      </w:hyperlink>
    </w:p>
    <w:p w14:paraId="6A911A12" w14:textId="20B63250" w:rsidR="0033361D" w:rsidRDefault="000061B6">
      <w:pPr>
        <w:pStyle w:val="Verzeichnis2"/>
        <w:rPr>
          <w:rFonts w:asciiTheme="minorHAnsi" w:eastAsiaTheme="minorEastAsia" w:hAnsiTheme="minorHAnsi"/>
          <w:noProof/>
          <w:kern w:val="0"/>
          <w:sz w:val="22"/>
          <w:szCs w:val="22"/>
          <w:lang w:eastAsia="de-DE"/>
          <w14:ligatures w14:val="none"/>
        </w:rPr>
      </w:pPr>
      <w:hyperlink w:anchor="_Toc211588341" w:history="1">
        <w:r w:rsidR="0033361D" w:rsidRPr="002B6521">
          <w:rPr>
            <w:rStyle w:val="Hyperlink"/>
            <w:rFonts w:cs="CMU Serif Roman"/>
            <w:noProof/>
            <w:lang w:val="en-GB"/>
          </w:rPr>
          <w:t>2.4.</w:t>
        </w:r>
        <w:r w:rsidR="0033361D">
          <w:rPr>
            <w:rFonts w:asciiTheme="minorHAnsi" w:eastAsiaTheme="minorEastAsia" w:hAnsiTheme="minorHAnsi"/>
            <w:noProof/>
            <w:kern w:val="0"/>
            <w:sz w:val="22"/>
            <w:szCs w:val="22"/>
            <w:lang w:eastAsia="de-DE"/>
            <w14:ligatures w14:val="none"/>
          </w:rPr>
          <w:tab/>
        </w:r>
        <w:r w:rsidR="0033361D" w:rsidRPr="002B6521">
          <w:rPr>
            <w:rStyle w:val="Hyperlink"/>
            <w:rFonts w:cs="CMU Serif Roman"/>
            <w:noProof/>
            <w:lang w:val="en-GB"/>
          </w:rPr>
          <w:t>Signal preprocessing</w:t>
        </w:r>
        <w:r w:rsidR="0033361D">
          <w:rPr>
            <w:noProof/>
            <w:webHidden/>
          </w:rPr>
          <w:tab/>
        </w:r>
        <w:r w:rsidR="0033361D">
          <w:rPr>
            <w:noProof/>
            <w:webHidden/>
          </w:rPr>
          <w:fldChar w:fldCharType="begin"/>
        </w:r>
        <w:r w:rsidR="0033361D">
          <w:rPr>
            <w:noProof/>
            <w:webHidden/>
          </w:rPr>
          <w:instrText xml:space="preserve"> PAGEREF _Toc211588341 \h </w:instrText>
        </w:r>
        <w:r w:rsidR="0033361D">
          <w:rPr>
            <w:noProof/>
            <w:webHidden/>
          </w:rPr>
        </w:r>
        <w:r w:rsidR="0033361D">
          <w:rPr>
            <w:noProof/>
            <w:webHidden/>
          </w:rPr>
          <w:fldChar w:fldCharType="separate"/>
        </w:r>
        <w:r w:rsidR="0033361D">
          <w:rPr>
            <w:noProof/>
            <w:webHidden/>
          </w:rPr>
          <w:t>16</w:t>
        </w:r>
        <w:r w:rsidR="0033361D">
          <w:rPr>
            <w:noProof/>
            <w:webHidden/>
          </w:rPr>
          <w:fldChar w:fldCharType="end"/>
        </w:r>
      </w:hyperlink>
    </w:p>
    <w:p w14:paraId="5BA20352" w14:textId="1FEE1240" w:rsidR="0033361D" w:rsidRDefault="000061B6">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2" w:history="1">
        <w:r w:rsidR="0033361D" w:rsidRPr="002B6521">
          <w:rPr>
            <w:rStyle w:val="Hyperlink"/>
            <w:noProof/>
            <w:lang w:val="en-GB"/>
          </w:rPr>
          <w:t>2.4.1.</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Electrocardiogram (ECG)</w:t>
        </w:r>
        <w:r w:rsidR="0033361D">
          <w:rPr>
            <w:noProof/>
            <w:webHidden/>
          </w:rPr>
          <w:tab/>
        </w:r>
        <w:r w:rsidR="0033361D">
          <w:rPr>
            <w:noProof/>
            <w:webHidden/>
          </w:rPr>
          <w:fldChar w:fldCharType="begin"/>
        </w:r>
        <w:r w:rsidR="0033361D">
          <w:rPr>
            <w:noProof/>
            <w:webHidden/>
          </w:rPr>
          <w:instrText xml:space="preserve"> PAGEREF _Toc211588342 \h </w:instrText>
        </w:r>
        <w:r w:rsidR="0033361D">
          <w:rPr>
            <w:noProof/>
            <w:webHidden/>
          </w:rPr>
        </w:r>
        <w:r w:rsidR="0033361D">
          <w:rPr>
            <w:noProof/>
            <w:webHidden/>
          </w:rPr>
          <w:fldChar w:fldCharType="separate"/>
        </w:r>
        <w:r w:rsidR="0033361D">
          <w:rPr>
            <w:noProof/>
            <w:webHidden/>
          </w:rPr>
          <w:t>17</w:t>
        </w:r>
        <w:r w:rsidR="0033361D">
          <w:rPr>
            <w:noProof/>
            <w:webHidden/>
          </w:rPr>
          <w:fldChar w:fldCharType="end"/>
        </w:r>
      </w:hyperlink>
    </w:p>
    <w:p w14:paraId="7166585F" w14:textId="08EBC1C6" w:rsidR="0033361D" w:rsidRDefault="000061B6">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3" w:history="1">
        <w:r w:rsidR="0033361D" w:rsidRPr="002B6521">
          <w:rPr>
            <w:rStyle w:val="Hyperlink"/>
            <w:noProof/>
            <w:lang w:val="en-GB"/>
          </w:rPr>
          <w:t>2.4.2.</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Electroencephalography (EEG) and local field potential (LFP)</w:t>
        </w:r>
        <w:r w:rsidR="0033361D">
          <w:rPr>
            <w:noProof/>
            <w:webHidden/>
          </w:rPr>
          <w:tab/>
        </w:r>
        <w:r w:rsidR="0033361D">
          <w:rPr>
            <w:noProof/>
            <w:webHidden/>
          </w:rPr>
          <w:fldChar w:fldCharType="begin"/>
        </w:r>
        <w:r w:rsidR="0033361D">
          <w:rPr>
            <w:noProof/>
            <w:webHidden/>
          </w:rPr>
          <w:instrText xml:space="preserve"> PAGEREF _Toc211588343 \h </w:instrText>
        </w:r>
        <w:r w:rsidR="0033361D">
          <w:rPr>
            <w:noProof/>
            <w:webHidden/>
          </w:rPr>
        </w:r>
        <w:r w:rsidR="0033361D">
          <w:rPr>
            <w:noProof/>
            <w:webHidden/>
          </w:rPr>
          <w:fldChar w:fldCharType="separate"/>
        </w:r>
        <w:r w:rsidR="0033361D">
          <w:rPr>
            <w:noProof/>
            <w:webHidden/>
          </w:rPr>
          <w:t>18</w:t>
        </w:r>
        <w:r w:rsidR="0033361D">
          <w:rPr>
            <w:noProof/>
            <w:webHidden/>
          </w:rPr>
          <w:fldChar w:fldCharType="end"/>
        </w:r>
      </w:hyperlink>
    </w:p>
    <w:p w14:paraId="7E5930D0" w14:textId="528B63EF" w:rsidR="0033361D" w:rsidRDefault="000061B6">
      <w:pPr>
        <w:pStyle w:val="Verzeichnis2"/>
        <w:rPr>
          <w:rFonts w:asciiTheme="minorHAnsi" w:eastAsiaTheme="minorEastAsia" w:hAnsiTheme="minorHAnsi"/>
          <w:noProof/>
          <w:kern w:val="0"/>
          <w:sz w:val="22"/>
          <w:szCs w:val="22"/>
          <w:lang w:eastAsia="de-DE"/>
          <w14:ligatures w14:val="none"/>
        </w:rPr>
      </w:pPr>
      <w:hyperlink w:anchor="_Toc211588344" w:history="1">
        <w:r w:rsidR="0033361D" w:rsidRPr="002B6521">
          <w:rPr>
            <w:rStyle w:val="Hyperlink"/>
            <w:noProof/>
            <w:lang w:val="en-GB"/>
          </w:rPr>
          <w:t>2.5.</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Analysis and Statistics</w:t>
        </w:r>
        <w:r w:rsidR="0033361D">
          <w:rPr>
            <w:noProof/>
            <w:webHidden/>
          </w:rPr>
          <w:tab/>
        </w:r>
        <w:r w:rsidR="0033361D">
          <w:rPr>
            <w:noProof/>
            <w:webHidden/>
          </w:rPr>
          <w:fldChar w:fldCharType="begin"/>
        </w:r>
        <w:r w:rsidR="0033361D">
          <w:rPr>
            <w:noProof/>
            <w:webHidden/>
          </w:rPr>
          <w:instrText xml:space="preserve"> PAGEREF _Toc211588344 \h </w:instrText>
        </w:r>
        <w:r w:rsidR="0033361D">
          <w:rPr>
            <w:noProof/>
            <w:webHidden/>
          </w:rPr>
        </w:r>
        <w:r w:rsidR="0033361D">
          <w:rPr>
            <w:noProof/>
            <w:webHidden/>
          </w:rPr>
          <w:fldChar w:fldCharType="separate"/>
        </w:r>
        <w:r w:rsidR="0033361D">
          <w:rPr>
            <w:noProof/>
            <w:webHidden/>
          </w:rPr>
          <w:t>19</w:t>
        </w:r>
        <w:r w:rsidR="0033361D">
          <w:rPr>
            <w:noProof/>
            <w:webHidden/>
          </w:rPr>
          <w:fldChar w:fldCharType="end"/>
        </w:r>
      </w:hyperlink>
    </w:p>
    <w:p w14:paraId="3EB2A8F4" w14:textId="4A2781F7" w:rsidR="0033361D" w:rsidRDefault="000061B6">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5" w:history="1">
        <w:r w:rsidR="0033361D" w:rsidRPr="002B6521">
          <w:rPr>
            <w:rStyle w:val="Hyperlink"/>
            <w:noProof/>
            <w:lang w:val="en-GB"/>
          </w:rPr>
          <w:t>2.5.1.</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ECG Features Analysis</w:t>
        </w:r>
        <w:r w:rsidR="0033361D">
          <w:rPr>
            <w:noProof/>
            <w:webHidden/>
          </w:rPr>
          <w:tab/>
        </w:r>
        <w:r w:rsidR="0033361D">
          <w:rPr>
            <w:noProof/>
            <w:webHidden/>
          </w:rPr>
          <w:fldChar w:fldCharType="begin"/>
        </w:r>
        <w:r w:rsidR="0033361D">
          <w:rPr>
            <w:noProof/>
            <w:webHidden/>
          </w:rPr>
          <w:instrText xml:space="preserve"> PAGEREF _Toc211588345 \h </w:instrText>
        </w:r>
        <w:r w:rsidR="0033361D">
          <w:rPr>
            <w:noProof/>
            <w:webHidden/>
          </w:rPr>
        </w:r>
        <w:r w:rsidR="0033361D">
          <w:rPr>
            <w:noProof/>
            <w:webHidden/>
          </w:rPr>
          <w:fldChar w:fldCharType="separate"/>
        </w:r>
        <w:r w:rsidR="0033361D">
          <w:rPr>
            <w:noProof/>
            <w:webHidden/>
          </w:rPr>
          <w:t>20</w:t>
        </w:r>
        <w:r w:rsidR="0033361D">
          <w:rPr>
            <w:noProof/>
            <w:webHidden/>
          </w:rPr>
          <w:fldChar w:fldCharType="end"/>
        </w:r>
      </w:hyperlink>
    </w:p>
    <w:p w14:paraId="67086930" w14:textId="031BDE10" w:rsidR="0033361D" w:rsidRDefault="000061B6">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6" w:history="1">
        <w:r w:rsidR="0033361D" w:rsidRPr="002B6521">
          <w:rPr>
            <w:rStyle w:val="Hyperlink"/>
            <w:noProof/>
            <w:lang w:val="en-GB"/>
          </w:rPr>
          <w:t>2.5.2.</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HEP Analysis</w:t>
        </w:r>
        <w:r w:rsidR="0033361D">
          <w:rPr>
            <w:noProof/>
            <w:webHidden/>
          </w:rPr>
          <w:tab/>
        </w:r>
        <w:r w:rsidR="0033361D">
          <w:rPr>
            <w:noProof/>
            <w:webHidden/>
          </w:rPr>
          <w:fldChar w:fldCharType="begin"/>
        </w:r>
        <w:r w:rsidR="0033361D">
          <w:rPr>
            <w:noProof/>
            <w:webHidden/>
          </w:rPr>
          <w:instrText xml:space="preserve"> PAGEREF _Toc211588346 \h </w:instrText>
        </w:r>
        <w:r w:rsidR="0033361D">
          <w:rPr>
            <w:noProof/>
            <w:webHidden/>
          </w:rPr>
        </w:r>
        <w:r w:rsidR="0033361D">
          <w:rPr>
            <w:noProof/>
            <w:webHidden/>
          </w:rPr>
          <w:fldChar w:fldCharType="separate"/>
        </w:r>
        <w:r w:rsidR="0033361D">
          <w:rPr>
            <w:noProof/>
            <w:webHidden/>
          </w:rPr>
          <w:t>21</w:t>
        </w:r>
        <w:r w:rsidR="0033361D">
          <w:rPr>
            <w:noProof/>
            <w:webHidden/>
          </w:rPr>
          <w:fldChar w:fldCharType="end"/>
        </w:r>
      </w:hyperlink>
    </w:p>
    <w:p w14:paraId="48B83A64" w14:textId="535088B6" w:rsidR="0033361D" w:rsidRDefault="000061B6">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7" w:history="1">
        <w:r w:rsidR="0033361D" w:rsidRPr="002B6521">
          <w:rPr>
            <w:rStyle w:val="Hyperlink"/>
            <w:noProof/>
            <w:lang w:val="en-GB"/>
          </w:rPr>
          <w:t>2.5.3.</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ITC Analysis</w:t>
        </w:r>
        <w:r w:rsidR="0033361D">
          <w:rPr>
            <w:noProof/>
            <w:webHidden/>
          </w:rPr>
          <w:tab/>
        </w:r>
        <w:r w:rsidR="0033361D">
          <w:rPr>
            <w:noProof/>
            <w:webHidden/>
          </w:rPr>
          <w:fldChar w:fldCharType="begin"/>
        </w:r>
        <w:r w:rsidR="0033361D">
          <w:rPr>
            <w:noProof/>
            <w:webHidden/>
          </w:rPr>
          <w:instrText xml:space="preserve"> PAGEREF _Toc211588347 \h </w:instrText>
        </w:r>
        <w:r w:rsidR="0033361D">
          <w:rPr>
            <w:noProof/>
            <w:webHidden/>
          </w:rPr>
        </w:r>
        <w:r w:rsidR="0033361D">
          <w:rPr>
            <w:noProof/>
            <w:webHidden/>
          </w:rPr>
          <w:fldChar w:fldCharType="separate"/>
        </w:r>
        <w:r w:rsidR="0033361D">
          <w:rPr>
            <w:noProof/>
            <w:webHidden/>
          </w:rPr>
          <w:t>22</w:t>
        </w:r>
        <w:r w:rsidR="0033361D">
          <w:rPr>
            <w:noProof/>
            <w:webHidden/>
          </w:rPr>
          <w:fldChar w:fldCharType="end"/>
        </w:r>
      </w:hyperlink>
    </w:p>
    <w:p w14:paraId="5EA4F401" w14:textId="454C24CE" w:rsidR="0033361D" w:rsidRDefault="000061B6">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8" w:history="1">
        <w:r w:rsidR="0033361D" w:rsidRPr="002B6521">
          <w:rPr>
            <w:rStyle w:val="Hyperlink"/>
            <w:noProof/>
            <w:lang w:val="en-GB"/>
          </w:rPr>
          <w:t>2.5.4.</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PSI/CCC Analysis</w:t>
        </w:r>
        <w:r w:rsidR="0033361D">
          <w:rPr>
            <w:noProof/>
            <w:webHidden/>
          </w:rPr>
          <w:tab/>
        </w:r>
        <w:r w:rsidR="0033361D">
          <w:rPr>
            <w:noProof/>
            <w:webHidden/>
          </w:rPr>
          <w:fldChar w:fldCharType="begin"/>
        </w:r>
        <w:r w:rsidR="0033361D">
          <w:rPr>
            <w:noProof/>
            <w:webHidden/>
          </w:rPr>
          <w:instrText xml:space="preserve"> PAGEREF _Toc211588348 \h </w:instrText>
        </w:r>
        <w:r w:rsidR="0033361D">
          <w:rPr>
            <w:noProof/>
            <w:webHidden/>
          </w:rPr>
        </w:r>
        <w:r w:rsidR="0033361D">
          <w:rPr>
            <w:noProof/>
            <w:webHidden/>
          </w:rPr>
          <w:fldChar w:fldCharType="separate"/>
        </w:r>
        <w:r w:rsidR="0033361D">
          <w:rPr>
            <w:noProof/>
            <w:webHidden/>
          </w:rPr>
          <w:t>24</w:t>
        </w:r>
        <w:r w:rsidR="0033361D">
          <w:rPr>
            <w:noProof/>
            <w:webHidden/>
          </w:rPr>
          <w:fldChar w:fldCharType="end"/>
        </w:r>
      </w:hyperlink>
    </w:p>
    <w:p w14:paraId="7931B6DB" w14:textId="709B52B3" w:rsidR="0033361D" w:rsidRDefault="000061B6">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49" w:history="1">
        <w:r w:rsidR="0033361D" w:rsidRPr="002B6521">
          <w:rPr>
            <w:rStyle w:val="Hyperlink"/>
            <w:noProof/>
            <w:lang w:val="en-GB"/>
          </w:rPr>
          <w:t>3.</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Results</w:t>
        </w:r>
        <w:r w:rsidR="0033361D">
          <w:rPr>
            <w:noProof/>
            <w:webHidden/>
          </w:rPr>
          <w:tab/>
        </w:r>
        <w:r w:rsidR="0033361D">
          <w:rPr>
            <w:noProof/>
            <w:webHidden/>
          </w:rPr>
          <w:fldChar w:fldCharType="begin"/>
        </w:r>
        <w:r w:rsidR="0033361D">
          <w:rPr>
            <w:noProof/>
            <w:webHidden/>
          </w:rPr>
          <w:instrText xml:space="preserve"> PAGEREF _Toc211588349 \h </w:instrText>
        </w:r>
        <w:r w:rsidR="0033361D">
          <w:rPr>
            <w:noProof/>
            <w:webHidden/>
          </w:rPr>
        </w:r>
        <w:r w:rsidR="0033361D">
          <w:rPr>
            <w:noProof/>
            <w:webHidden/>
          </w:rPr>
          <w:fldChar w:fldCharType="separate"/>
        </w:r>
        <w:r w:rsidR="0033361D">
          <w:rPr>
            <w:noProof/>
            <w:webHidden/>
          </w:rPr>
          <w:t>27</w:t>
        </w:r>
        <w:r w:rsidR="0033361D">
          <w:rPr>
            <w:noProof/>
            <w:webHidden/>
          </w:rPr>
          <w:fldChar w:fldCharType="end"/>
        </w:r>
      </w:hyperlink>
    </w:p>
    <w:p w14:paraId="0340F05D" w14:textId="25CCCD37" w:rsidR="0033361D" w:rsidRDefault="000061B6">
      <w:pPr>
        <w:pStyle w:val="Verzeichnis2"/>
        <w:rPr>
          <w:rFonts w:asciiTheme="minorHAnsi" w:eastAsiaTheme="minorEastAsia" w:hAnsiTheme="minorHAnsi"/>
          <w:noProof/>
          <w:kern w:val="0"/>
          <w:sz w:val="22"/>
          <w:szCs w:val="22"/>
          <w:lang w:eastAsia="de-DE"/>
          <w14:ligatures w14:val="none"/>
        </w:rPr>
      </w:pPr>
      <w:hyperlink w:anchor="_Toc211588350" w:history="1">
        <w:r w:rsidR="0033361D" w:rsidRPr="002B6521">
          <w:rPr>
            <w:rStyle w:val="Hyperlink"/>
            <w:noProof/>
            <w:lang w:val="en-GB"/>
          </w:rPr>
          <w:t>3.1.</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Levodopa medication shows no effect on ECG features</w:t>
        </w:r>
        <w:r w:rsidR="0033361D">
          <w:rPr>
            <w:noProof/>
            <w:webHidden/>
          </w:rPr>
          <w:tab/>
        </w:r>
        <w:r w:rsidR="0033361D">
          <w:rPr>
            <w:noProof/>
            <w:webHidden/>
          </w:rPr>
          <w:fldChar w:fldCharType="begin"/>
        </w:r>
        <w:r w:rsidR="0033361D">
          <w:rPr>
            <w:noProof/>
            <w:webHidden/>
          </w:rPr>
          <w:instrText xml:space="preserve"> PAGEREF _Toc211588350 \h </w:instrText>
        </w:r>
        <w:r w:rsidR="0033361D">
          <w:rPr>
            <w:noProof/>
            <w:webHidden/>
          </w:rPr>
        </w:r>
        <w:r w:rsidR="0033361D">
          <w:rPr>
            <w:noProof/>
            <w:webHidden/>
          </w:rPr>
          <w:fldChar w:fldCharType="separate"/>
        </w:r>
        <w:r w:rsidR="0033361D">
          <w:rPr>
            <w:noProof/>
            <w:webHidden/>
          </w:rPr>
          <w:t>27</w:t>
        </w:r>
        <w:r w:rsidR="0033361D">
          <w:rPr>
            <w:noProof/>
            <w:webHidden/>
          </w:rPr>
          <w:fldChar w:fldCharType="end"/>
        </w:r>
      </w:hyperlink>
    </w:p>
    <w:p w14:paraId="6D51DC8D" w14:textId="62947171" w:rsidR="0033361D" w:rsidRDefault="000061B6">
      <w:pPr>
        <w:pStyle w:val="Verzeichnis2"/>
        <w:rPr>
          <w:rFonts w:asciiTheme="minorHAnsi" w:eastAsiaTheme="minorEastAsia" w:hAnsiTheme="minorHAnsi"/>
          <w:noProof/>
          <w:kern w:val="0"/>
          <w:sz w:val="22"/>
          <w:szCs w:val="22"/>
          <w:lang w:eastAsia="de-DE"/>
          <w14:ligatures w14:val="none"/>
        </w:rPr>
      </w:pPr>
      <w:hyperlink w:anchor="_Toc211588351" w:history="1">
        <w:r w:rsidR="0033361D" w:rsidRPr="002B6521">
          <w:rPr>
            <w:rStyle w:val="Hyperlink"/>
            <w:noProof/>
            <w:lang w:val="en-GB"/>
          </w:rPr>
          <w:t>3.2.</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Medication indicates modulation of HEP and phase coherence</w:t>
        </w:r>
        <w:r w:rsidR="0033361D">
          <w:rPr>
            <w:noProof/>
            <w:webHidden/>
          </w:rPr>
          <w:tab/>
        </w:r>
        <w:r w:rsidR="0033361D">
          <w:rPr>
            <w:noProof/>
            <w:webHidden/>
          </w:rPr>
          <w:fldChar w:fldCharType="begin"/>
        </w:r>
        <w:r w:rsidR="0033361D">
          <w:rPr>
            <w:noProof/>
            <w:webHidden/>
          </w:rPr>
          <w:instrText xml:space="preserve"> PAGEREF _Toc211588351 \h </w:instrText>
        </w:r>
        <w:r w:rsidR="0033361D">
          <w:rPr>
            <w:noProof/>
            <w:webHidden/>
          </w:rPr>
        </w:r>
        <w:r w:rsidR="0033361D">
          <w:rPr>
            <w:noProof/>
            <w:webHidden/>
          </w:rPr>
          <w:fldChar w:fldCharType="separate"/>
        </w:r>
        <w:r w:rsidR="0033361D">
          <w:rPr>
            <w:noProof/>
            <w:webHidden/>
          </w:rPr>
          <w:t>28</w:t>
        </w:r>
        <w:r w:rsidR="0033361D">
          <w:rPr>
            <w:noProof/>
            <w:webHidden/>
          </w:rPr>
          <w:fldChar w:fldCharType="end"/>
        </w:r>
      </w:hyperlink>
    </w:p>
    <w:p w14:paraId="7886F2F9" w14:textId="2E14B8B7" w:rsidR="0033361D" w:rsidRDefault="000061B6">
      <w:pPr>
        <w:pStyle w:val="Verzeichnis2"/>
        <w:rPr>
          <w:rFonts w:asciiTheme="minorHAnsi" w:eastAsiaTheme="minorEastAsia" w:hAnsiTheme="minorHAnsi"/>
          <w:noProof/>
          <w:kern w:val="0"/>
          <w:sz w:val="22"/>
          <w:szCs w:val="22"/>
          <w:lang w:eastAsia="de-DE"/>
          <w14:ligatures w14:val="none"/>
        </w:rPr>
      </w:pPr>
      <w:hyperlink w:anchor="_Toc211588352" w:history="1">
        <w:r w:rsidR="0033361D" w:rsidRPr="002B6521">
          <w:rPr>
            <w:rStyle w:val="Hyperlink"/>
            <w:noProof/>
            <w:lang w:val="en-GB"/>
          </w:rPr>
          <w:t>3.3.</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Delta and Theta phase coherence source of HEP modulation</w:t>
        </w:r>
        <w:r w:rsidR="0033361D">
          <w:rPr>
            <w:noProof/>
            <w:webHidden/>
          </w:rPr>
          <w:tab/>
        </w:r>
        <w:r w:rsidR="0033361D">
          <w:rPr>
            <w:noProof/>
            <w:webHidden/>
          </w:rPr>
          <w:fldChar w:fldCharType="begin"/>
        </w:r>
        <w:r w:rsidR="0033361D">
          <w:rPr>
            <w:noProof/>
            <w:webHidden/>
          </w:rPr>
          <w:instrText xml:space="preserve"> PAGEREF _Toc211588352 \h </w:instrText>
        </w:r>
        <w:r w:rsidR="0033361D">
          <w:rPr>
            <w:noProof/>
            <w:webHidden/>
          </w:rPr>
        </w:r>
        <w:r w:rsidR="0033361D">
          <w:rPr>
            <w:noProof/>
            <w:webHidden/>
          </w:rPr>
          <w:fldChar w:fldCharType="separate"/>
        </w:r>
        <w:r w:rsidR="0033361D">
          <w:rPr>
            <w:noProof/>
            <w:webHidden/>
          </w:rPr>
          <w:t>36</w:t>
        </w:r>
        <w:r w:rsidR="0033361D">
          <w:rPr>
            <w:noProof/>
            <w:webHidden/>
          </w:rPr>
          <w:fldChar w:fldCharType="end"/>
        </w:r>
      </w:hyperlink>
    </w:p>
    <w:p w14:paraId="6C2444FF" w14:textId="3552006D" w:rsidR="0033361D" w:rsidRDefault="000061B6">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3" w:history="1">
        <w:r w:rsidR="0033361D" w:rsidRPr="002B6521">
          <w:rPr>
            <w:rStyle w:val="Hyperlink"/>
            <w:noProof/>
            <w:lang w:val="en-GB"/>
          </w:rPr>
          <w:t>4.</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Discussion</w:t>
        </w:r>
        <w:r w:rsidR="0033361D">
          <w:rPr>
            <w:noProof/>
            <w:webHidden/>
          </w:rPr>
          <w:tab/>
        </w:r>
        <w:r w:rsidR="0033361D">
          <w:rPr>
            <w:noProof/>
            <w:webHidden/>
          </w:rPr>
          <w:fldChar w:fldCharType="begin"/>
        </w:r>
        <w:r w:rsidR="0033361D">
          <w:rPr>
            <w:noProof/>
            <w:webHidden/>
          </w:rPr>
          <w:instrText xml:space="preserve"> PAGEREF _Toc211588353 \h </w:instrText>
        </w:r>
        <w:r w:rsidR="0033361D">
          <w:rPr>
            <w:noProof/>
            <w:webHidden/>
          </w:rPr>
        </w:r>
        <w:r w:rsidR="0033361D">
          <w:rPr>
            <w:noProof/>
            <w:webHidden/>
          </w:rPr>
          <w:fldChar w:fldCharType="separate"/>
        </w:r>
        <w:r w:rsidR="0033361D">
          <w:rPr>
            <w:noProof/>
            <w:webHidden/>
          </w:rPr>
          <w:t>39</w:t>
        </w:r>
        <w:r w:rsidR="0033361D">
          <w:rPr>
            <w:noProof/>
            <w:webHidden/>
          </w:rPr>
          <w:fldChar w:fldCharType="end"/>
        </w:r>
      </w:hyperlink>
    </w:p>
    <w:p w14:paraId="4677E54B" w14:textId="31D72491" w:rsidR="0033361D" w:rsidRDefault="000061B6">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4" w:history="1">
        <w:r w:rsidR="0033361D" w:rsidRPr="002B6521">
          <w:rPr>
            <w:rStyle w:val="Hyperlink"/>
            <w:noProof/>
            <w:lang w:val="en-GB"/>
          </w:rPr>
          <w:t>5.</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References</w:t>
        </w:r>
        <w:r w:rsidR="0033361D">
          <w:rPr>
            <w:noProof/>
            <w:webHidden/>
          </w:rPr>
          <w:tab/>
        </w:r>
        <w:r w:rsidR="0033361D">
          <w:rPr>
            <w:noProof/>
            <w:webHidden/>
          </w:rPr>
          <w:fldChar w:fldCharType="begin"/>
        </w:r>
        <w:r w:rsidR="0033361D">
          <w:rPr>
            <w:noProof/>
            <w:webHidden/>
          </w:rPr>
          <w:instrText xml:space="preserve"> PAGEREF _Toc211588354 \h </w:instrText>
        </w:r>
        <w:r w:rsidR="0033361D">
          <w:rPr>
            <w:noProof/>
            <w:webHidden/>
          </w:rPr>
        </w:r>
        <w:r w:rsidR="0033361D">
          <w:rPr>
            <w:noProof/>
            <w:webHidden/>
          </w:rPr>
          <w:fldChar w:fldCharType="separate"/>
        </w:r>
        <w:r w:rsidR="0033361D">
          <w:rPr>
            <w:noProof/>
            <w:webHidden/>
          </w:rPr>
          <w:t>40</w:t>
        </w:r>
        <w:r w:rsidR="0033361D">
          <w:rPr>
            <w:noProof/>
            <w:webHidden/>
          </w:rPr>
          <w:fldChar w:fldCharType="end"/>
        </w:r>
      </w:hyperlink>
    </w:p>
    <w:p w14:paraId="00A4556D" w14:textId="6A55F693" w:rsidR="0033361D" w:rsidRDefault="000061B6">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5" w:history="1">
        <w:r w:rsidR="0033361D" w:rsidRPr="002B6521">
          <w:rPr>
            <w:rStyle w:val="Hyperlink"/>
            <w:noProof/>
            <w:lang w:val="en-GB"/>
          </w:rPr>
          <w:t>6.</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Appendix</w:t>
        </w:r>
        <w:r w:rsidR="0033361D">
          <w:rPr>
            <w:noProof/>
            <w:webHidden/>
          </w:rPr>
          <w:tab/>
        </w:r>
        <w:r w:rsidR="0033361D">
          <w:rPr>
            <w:noProof/>
            <w:webHidden/>
          </w:rPr>
          <w:fldChar w:fldCharType="begin"/>
        </w:r>
        <w:r w:rsidR="0033361D">
          <w:rPr>
            <w:noProof/>
            <w:webHidden/>
          </w:rPr>
          <w:instrText xml:space="preserve"> PAGEREF _Toc211588355 \h </w:instrText>
        </w:r>
        <w:r w:rsidR="0033361D">
          <w:rPr>
            <w:noProof/>
            <w:webHidden/>
          </w:rPr>
        </w:r>
        <w:r w:rsidR="0033361D">
          <w:rPr>
            <w:noProof/>
            <w:webHidden/>
          </w:rPr>
          <w:fldChar w:fldCharType="separate"/>
        </w:r>
        <w:r w:rsidR="0033361D">
          <w:rPr>
            <w:noProof/>
            <w:webHidden/>
          </w:rPr>
          <w:t>47</w:t>
        </w:r>
        <w:r w:rsidR="0033361D">
          <w:rPr>
            <w:noProof/>
            <w:webHidden/>
          </w:rPr>
          <w:fldChar w:fldCharType="end"/>
        </w:r>
      </w:hyperlink>
    </w:p>
    <w:p w14:paraId="26EEB639" w14:textId="24FD9625"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berschrift1"/>
        <w:numPr>
          <w:ilvl w:val="0"/>
          <w:numId w:val="15"/>
        </w:numPr>
        <w:rPr>
          <w:lang w:val="en-GB"/>
        </w:rPr>
      </w:pPr>
      <w:bookmarkStart w:id="0" w:name="_Toc211588332"/>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4B3C74A3" w:rsidR="000061B6" w:rsidRPr="00E3048C" w:rsidRDefault="000061B6" w:rsidP="00535AD0">
                            <w:pPr>
                              <w:pStyle w:val="Beschriftung"/>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1"/>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" stroked="f">
                <v:textbox style="mso-fit-shape-to-text:t" inset="0,0,0,0">
                  <w:txbxContent>
                    <w:p w14:paraId="393B0ADF" w14:textId="4B3C74A3" w:rsidR="000061B6" w:rsidRPr="00E3048C" w:rsidRDefault="000061B6" w:rsidP="00535AD0">
                      <w:pPr>
                        <w:pStyle w:val="Beschriftung"/>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w:t>
      </w:r>
      <w:r w:rsidR="00535AD0" w:rsidRPr="005D3D3A">
        <w:rPr>
          <w:rFonts w:cs="CMU Serif Roman"/>
          <w:lang w:val="en-GB"/>
        </w:rPr>
        <w:lastRenderedPageBreak/>
        <w:t xml:space="preserve">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171C1AF6"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Thus, indicating that there might be more and farther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berschrift2"/>
        <w:rPr>
          <w:lang w:val="en-GB"/>
        </w:rPr>
      </w:pPr>
      <w:bookmarkStart w:id="3" w:name="_Toc194227008"/>
      <w:bookmarkStart w:id="4" w:name="_Toc211588333"/>
      <w:r w:rsidRPr="005D3D3A">
        <w:rPr>
          <w:lang w:val="en-GB"/>
        </w:rPr>
        <w:t>Measuring the heart-brain interaction</w:t>
      </w:r>
      <w:bookmarkEnd w:id="3"/>
      <w:bookmarkEnd w:id="4"/>
    </w:p>
    <w:p w14:paraId="3F3067A9" w14:textId="2792A6F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w:t>
      </w:r>
      <w:r w:rsidRPr="005D3D3A">
        <w:rPr>
          <w:rFonts w:cs="CMU Serif Roman"/>
          <w:lang w:val="en-GB"/>
        </w:rPr>
        <w:lastRenderedPageBreak/>
        <w:t xml:space="preserve">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0FA4410C" w:rsidR="00535AD0" w:rsidRPr="005D3D3A" w:rsidRDefault="00535AD0" w:rsidP="00535AD0">
      <w:pPr>
        <w:ind w:firstLine="720"/>
        <w:rPr>
          <w:rFonts w:cs="CMU Serif Roman"/>
          <w:lang w:val="en-GB"/>
        </w:rPr>
      </w:pPr>
      <w:proofErr w:type="spellStart"/>
      <w:r w:rsidRPr="005D3D3A">
        <w:rPr>
          <w:rFonts w:cs="CMU Serif Roman"/>
          <w:lang w:val="en-GB"/>
        </w:rPr>
        <w:t>Neurophysiologic</w:t>
      </w:r>
      <w:r w:rsidR="00951C27">
        <w:rPr>
          <w:rFonts w:cs="CMU Serif Roman"/>
          <w:lang w:val="en-GB"/>
        </w:rPr>
        <w:t>al</w:t>
      </w:r>
      <w:r w:rsidRPr="005D3D3A">
        <w:rPr>
          <w:rFonts w:cs="CMU Serif Roman"/>
          <w:lang w:val="en-GB"/>
        </w:rPr>
        <w:t>ly</w:t>
      </w:r>
      <w:proofErr w:type="spellEnd"/>
      <w:r w:rsidRPr="005D3D3A">
        <w:rPr>
          <w:rFonts w:cs="CMU Serif Roman"/>
          <w:lang w:val="en-GB"/>
        </w:rPr>
        <w:t xml:space="preserve">, the main contender for quantifying interoception is the heartbeat evoked potential (HEP). The HEP is based on electrophysiological data (e.g. electroencephalography (EEG), local field potential (LFP), 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 xml:space="preserve">) </w:t>
      </w:r>
      <w:r w:rsidRPr="005D3D3A">
        <w:rPr>
          <w:rFonts w:cs="CMU Serif Roman"/>
          <w:lang w:val="en-GB"/>
        </w:rPr>
        <w:t xml:space="preserve">or MEG), which is time-locked to the </w:t>
      </w:r>
      <w:r w:rsidR="00B53DA3">
        <w:rPr>
          <w:rFonts w:cs="CMU Serif Roman"/>
          <w:lang w:val="en-GB"/>
        </w:rPr>
        <w:t>r-peak</w:t>
      </w:r>
      <w:r w:rsidRPr="005D3D3A">
        <w:rPr>
          <w:rFonts w:cs="CMU Serif Roman"/>
          <w:lang w:val="en-GB"/>
        </w:rPr>
        <w:t xml:space="preserve">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5"/>
      <w:r w:rsidRPr="005D3D3A">
        <w:rPr>
          <w:rFonts w:cs="CMU Serif Roman"/>
          <w:lang w:val="en-GB"/>
        </w:rPr>
        <w:t xml:space="preserve">broader level </w:t>
      </w:r>
      <w:commentRangeEnd w:id="5"/>
      <w:r w:rsidRPr="005D3D3A">
        <w:rPr>
          <w:rStyle w:val="Kommentarzeichen"/>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berschrift2"/>
        <w:rPr>
          <w:lang w:val="en-GB"/>
        </w:rPr>
      </w:pPr>
      <w:bookmarkStart w:id="6" w:name="_Toc194227009"/>
      <w:bookmarkStart w:id="7" w:name="_Toc211588334"/>
      <w:r w:rsidRPr="005D3D3A">
        <w:rPr>
          <w:lang w:val="en-GB"/>
        </w:rPr>
        <w:lastRenderedPageBreak/>
        <w:t>Source Dynamics of the HEP</w:t>
      </w:r>
      <w:bookmarkEnd w:id="6"/>
      <w:bookmarkEnd w:id="7"/>
    </w:p>
    <w:p w14:paraId="652C5F50" w14:textId="1477DB6A" w:rsidR="00535AD0" w:rsidRDefault="005962A5" w:rsidP="00535AD0">
      <w:pPr>
        <w:ind w:firstLine="720"/>
        <w:rPr>
          <w:rFonts w:cs="CMU Serif Roman"/>
          <w:lang w:val="en-GB"/>
        </w:rPr>
      </w:pPr>
      <w:r>
        <w:rPr>
          <w:noProof/>
        </w:rPr>
        <mc:AlternateContent>
          <mc:Choice Requires="wps">
            <w:drawing>
              <wp:anchor distT="0" distB="0" distL="114300" distR="114300" simplePos="0" relativeHeight="251743232" behindDoc="0" locked="0" layoutInCell="1" allowOverlap="1" wp14:anchorId="393C411C" wp14:editId="74638166">
                <wp:simplePos x="0" y="0"/>
                <wp:positionH relativeFrom="column">
                  <wp:posOffset>46355</wp:posOffset>
                </wp:positionH>
                <wp:positionV relativeFrom="paragraph">
                  <wp:posOffset>6420973</wp:posOffset>
                </wp:positionV>
                <wp:extent cx="5767705" cy="635"/>
                <wp:effectExtent l="0" t="0" r="0" b="0"/>
                <wp:wrapTopAndBottom/>
                <wp:docPr id="907763669"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605DEF01" w14:textId="07E21B47" w:rsidR="000061B6" w:rsidRPr="005962A5" w:rsidRDefault="000061B6" w:rsidP="005962A5">
                            <w:pPr>
                              <w:pStyle w:val="Beschriftung"/>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3C411C" id="_x0000_s1027" type="#_x0000_t202" style="position:absolute;left:0;text-align:left;margin-left:3.65pt;margin-top:505.6pt;width:454.15pt;height:.0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" stroked="f">
                <v:textbox style="mso-fit-shape-to-text:t" inset="0,0,0,0">
                  <w:txbxContent>
                    <w:p w14:paraId="605DEF01" w14:textId="07E21B47" w:rsidR="000061B6" w:rsidRPr="005962A5" w:rsidRDefault="000061B6" w:rsidP="005962A5">
                      <w:pPr>
                        <w:pStyle w:val="Beschriftung"/>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v:textbox>
                <w10:wrap type="topAndBottom"/>
              </v:shape>
            </w:pict>
          </mc:Fallback>
        </mc:AlternateContent>
      </w:r>
      <w:r>
        <w:rPr>
          <w:noProof/>
          <w:lang w:val="en-GB"/>
        </w:rPr>
        <w:drawing>
          <wp:anchor distT="0" distB="0" distL="114300" distR="114300" simplePos="0" relativeHeight="251741184" behindDoc="0" locked="0" layoutInCell="1" allowOverlap="1" wp14:anchorId="3931001A" wp14:editId="286828A8">
            <wp:simplePos x="0" y="0"/>
            <wp:positionH relativeFrom="column">
              <wp:posOffset>1414145</wp:posOffset>
            </wp:positionH>
            <wp:positionV relativeFrom="paragraph">
              <wp:posOffset>3888300</wp:posOffset>
            </wp:positionV>
            <wp:extent cx="2729895" cy="2520000"/>
            <wp:effectExtent l="0" t="0" r="63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9895" cy="2520000"/>
                    </a:xfrm>
                    <a:prstGeom prst="rect">
                      <a:avLst/>
                    </a:prstGeom>
                  </pic:spPr>
                </pic:pic>
              </a:graphicData>
            </a:graphic>
            <wp14:sizeRelH relativeFrom="page">
              <wp14:pctWidth>0</wp14:pctWidth>
            </wp14:sizeRelH>
            <wp14:sizeRelV relativeFrom="page">
              <wp14:pctHeight>0</wp14:pctHeight>
            </wp14:sizeRelV>
          </wp:anchor>
        </w:drawing>
      </w:r>
      <w:r w:rsidR="00535AD0" w:rsidRPr="005D3D3A">
        <w:rPr>
          <w:rFonts w:cs="CMU Serif Roman"/>
          <w:lang w:val="en-GB"/>
        </w:rPr>
        <w:t xml:space="preserve">Research into the mechanisms and neural sources underlying HEP has only been picked up in recent year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w:t>
      </w:r>
      <w:r w:rsidR="00B53DA3">
        <w:rPr>
          <w:rFonts w:cs="CMU Serif Roman"/>
          <w:lang w:val="en-GB"/>
        </w:rPr>
        <w:t>r-peak</w:t>
      </w:r>
      <w:r w:rsidR="00535AD0" w:rsidRPr="005D3D3A">
        <w:rPr>
          <w:rFonts w:cs="CMU Serif Roman"/>
          <w:lang w:val="en-GB"/>
        </w:rPr>
        <w:t xml:space="preserve"> in 4-10Hz (theta rang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oscillation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Sauseng et al., 2007)</w:t>
      </w:r>
      <w:r w:rsidR="00535AD0" w:rsidRPr="005D3D3A">
        <w:rPr>
          <w:rFonts w:cs="CMU Serif Roman"/>
          <w:lang w:val="en-GB"/>
        </w:rPr>
        <w:fldChar w:fldCharType="end"/>
      </w:r>
      <w:r w:rsidR="00535AD0" w:rsidRPr="005D3D3A">
        <w:rPr>
          <w:rFonts w:cs="CMU Serif Roman"/>
          <w:lang w:val="en-GB"/>
        </w:rPr>
        <w:t xml:space="preserve">. The heartbeat resets, as the name suggests, </w:t>
      </w:r>
      <w:r w:rsidR="001501CC">
        <w:rPr>
          <w:rFonts w:cs="CMU Serif Roman"/>
          <w:lang w:val="en-GB"/>
        </w:rPr>
        <w:t>t</w:t>
      </w:r>
      <w:r w:rsidR="00535AD0" w:rsidRPr="005D3D3A">
        <w:rPr>
          <w:rFonts w:cs="CMU Serif Roman"/>
          <w:lang w:val="en-GB"/>
        </w:rPr>
        <w:t xml:space="preserve">he phase of the oscillations creating a significant phase coherence after the </w:t>
      </w:r>
      <w:r w:rsidR="00B53DA3">
        <w:rPr>
          <w:rFonts w:cs="CMU Serif Roman"/>
          <w:lang w:val="en-GB"/>
        </w:rPr>
        <w:t>r-peak</w:t>
      </w:r>
      <w:r w:rsidR="00535AD0" w:rsidRPr="005D3D3A">
        <w:rPr>
          <w:rFonts w:cs="CMU Serif Roman"/>
          <w:lang w:val="en-GB"/>
        </w:rPr>
        <w:t xml:space="preserve">, which, in an event-related potential analysis, is seen as the HEP. Further competing theories have not been presented for the source dynamics of HEPs. </w:t>
      </w:r>
    </w:p>
    <w:p w14:paraId="48E67776" w14:textId="486DDD9A" w:rsidR="005962A5" w:rsidRDefault="005962A5" w:rsidP="00535AD0">
      <w:pPr>
        <w:ind w:firstLine="720"/>
        <w:rPr>
          <w:rFonts w:cs="CMU Serif Roman"/>
          <w:lang w:val="en-GB"/>
        </w:rPr>
      </w:pPr>
    </w:p>
    <w:p w14:paraId="41907CDB" w14:textId="4784CB5C" w:rsidR="00AE7D07" w:rsidRPr="005D3D3A" w:rsidRDefault="00AE7D07" w:rsidP="00535AD0">
      <w:pPr>
        <w:ind w:firstLine="720"/>
        <w:rPr>
          <w:rFonts w:cs="CMU Serif Roman"/>
          <w:lang w:val="en-GB"/>
        </w:rPr>
      </w:pPr>
      <w:r>
        <w:rPr>
          <w:lang w:val="en-GB"/>
        </w:rPr>
        <w:t xml:space="preserve">Delta range oscillations have been found to have connections to autonomic functions </w:t>
      </w:r>
      <w:r>
        <w:rPr>
          <w:lang w:val="en-GB"/>
        </w:rPr>
        <w:fldChar w:fldCharType="begin"/>
      </w:r>
      <w:r>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Pr>
          <w:lang w:val="en-GB"/>
        </w:rPr>
        <w:fldChar w:fldCharType="separate"/>
      </w:r>
      <w:r>
        <w:rPr>
          <w:noProof/>
          <w:lang w:val="en-GB"/>
        </w:rPr>
        <w:t>(Knyazev, 2012)</w:t>
      </w:r>
      <w:r>
        <w:rPr>
          <w:lang w:val="en-GB"/>
        </w:rPr>
        <w:fldChar w:fldCharType="end"/>
      </w:r>
      <w:r>
        <w:rPr>
          <w:lang w:val="en-GB"/>
        </w:rPr>
        <w:t xml:space="preserve">. Delta Power and Oscillation combined with cardiac activity showed a top-down modulation of the HEP </w:t>
      </w:r>
      <w:r>
        <w:rPr>
          <w:lang w:val="en-GB"/>
        </w:rPr>
        <w:fldChar w:fldCharType="begin"/>
      </w:r>
      <w:r>
        <w:rPr>
          <w:lang w:val="en-GB"/>
        </w:rPr>
        <w:instrText xml:space="preserve"> ADDIN ZOTERO_ITEM CSL_CITATION {"citationID":"ZjYtR4BX","properties":{"formattedCitation":"(Haslacher et al., 2025a; Patron et al., 2019)","plainCitation":"(Haslacher et al., 2025a; Patron et al., 2019)","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Pr>
          <w:lang w:val="en-GB"/>
        </w:rPr>
        <w:fldChar w:fldCharType="separate"/>
      </w:r>
      <w:r>
        <w:rPr>
          <w:noProof/>
          <w:lang w:val="en-GB"/>
        </w:rPr>
        <w:t>(Patron et al., 2019)</w:t>
      </w:r>
      <w:r>
        <w:rPr>
          <w:lang w:val="en-GB"/>
        </w:rPr>
        <w:fldChar w:fldCharType="end"/>
      </w:r>
      <w:r>
        <w:rPr>
          <w:lang w:val="en-GB"/>
        </w:rPr>
        <w:t xml:space="preserve">. </w:t>
      </w:r>
      <w:r w:rsidR="00D457EA">
        <w:rPr>
          <w:lang w:val="en-GB"/>
        </w:rPr>
        <w:t>A causal connection between frontal top-</w:t>
      </w:r>
      <w:r w:rsidR="00D457EA">
        <w:rPr>
          <w:lang w:val="en-GB"/>
        </w:rPr>
        <w:lastRenderedPageBreak/>
        <w:t xml:space="preserve">down delta oscillations was shown in a recent study using </w:t>
      </w:r>
      <w:proofErr w:type="spellStart"/>
      <w:r w:rsidR="00D457EA">
        <w:rPr>
          <w:lang w:val="en-GB"/>
        </w:rPr>
        <w:t>tACS</w:t>
      </w:r>
      <w:proofErr w:type="spellEnd"/>
      <w:r w:rsidR="00D457EA">
        <w:rPr>
          <w:lang w:val="en-GB"/>
        </w:rPr>
        <w:t xml:space="preserve">, where frontal delta phase synchrony attenuates the HEP, hypothesized to supress interoceptive detection in humans </w:t>
      </w:r>
      <w:r w:rsidR="00D457EA">
        <w:rPr>
          <w:lang w:val="en-GB"/>
        </w:rPr>
        <w:fldChar w:fldCharType="begin"/>
      </w:r>
      <w:r w:rsidR="00D457EA">
        <w:rPr>
          <w:lang w:val="en-GB"/>
        </w:rPr>
        <w:instrText xml:space="preserve"> ADDIN ZOTERO_ITEM CSL_CITATION {"citationID":"I5XyIcAW","properties":{"formattedCitation":"(Haslacher et al., 2025b)","plainCitation":"(Haslacher et al., 2025b)","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Pr>
          <w:lang w:val="en-GB"/>
        </w:rPr>
        <w:t>ome studies could see a bi-directional coupling of frontal delta oscillations and the heartbeat</w:t>
      </w:r>
      <w:r w:rsidR="00D457EA">
        <w:rPr>
          <w:lang w:val="en-GB"/>
        </w:rPr>
        <w:t xml:space="preserve"> during arousal ta</w:t>
      </w:r>
      <w:r w:rsidR="001501CC">
        <w:rPr>
          <w:lang w:val="en-GB"/>
        </w:rPr>
        <w:t>s</w:t>
      </w:r>
      <w:r w:rsidR="00D457EA">
        <w:rPr>
          <w:lang w:val="en-GB"/>
        </w:rPr>
        <w:t>ks</w:t>
      </w:r>
      <w:r>
        <w:rPr>
          <w:lang w:val="en-GB"/>
        </w:rPr>
        <w:t>, finding that bottom-up cardiac activity ca</w:t>
      </w:r>
      <w:r w:rsidR="00D457EA">
        <w:rPr>
          <w:lang w:val="en-GB"/>
        </w:rPr>
        <w:t>n</w:t>
      </w:r>
      <w:r>
        <w:rPr>
          <w:lang w:val="en-GB"/>
        </w:rPr>
        <w:t xml:space="preserve"> influence delta oscillations </w:t>
      </w:r>
      <w:r>
        <w:rPr>
          <w:lang w:val="en-GB"/>
        </w:rPr>
        <w:fldChar w:fldCharType="begin"/>
      </w:r>
      <w:r>
        <w:rPr>
          <w:lang w:val="en-GB"/>
        </w:rPr>
        <w:instrText xml:space="preserve"> ADDIN ZOTERO_ITEM CSL_CITATION {"citationID":"z7qL4EaW","properties":{"formattedCitation":"(Candia-Rivera et al., 2022, 2022)","plainCitation":"(Candia-Rivera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Pr>
          <w:lang w:val="en-GB"/>
        </w:rPr>
        <w:fldChar w:fldCharType="separate"/>
      </w:r>
      <w:r>
        <w:rPr>
          <w:noProof/>
          <w:lang w:val="en-GB"/>
        </w:rPr>
        <w:t>(Candia-Rivera et al., 2022, 2022)</w:t>
      </w:r>
      <w:r>
        <w:rPr>
          <w:lang w:val="en-GB"/>
        </w:rPr>
        <w:fldChar w:fldCharType="end"/>
      </w:r>
      <w:r>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28489487"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w:t>
      </w:r>
      <w:r w:rsidR="00B53DA3">
        <w:rPr>
          <w:rFonts w:cs="CMU Serif Roman"/>
          <w:lang w:val="en-GB"/>
        </w:rPr>
        <w:t>r-peak</w:t>
      </w:r>
      <w:r w:rsidRPr="005D3D3A">
        <w:rPr>
          <w:rFonts w:cs="CMU Serif Roman"/>
          <w:lang w:val="en-GB"/>
        </w:rPr>
        <w:t xml:space="preserve">,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w:t>
      </w:r>
      <w:r w:rsidRPr="005D3D3A">
        <w:rPr>
          <w:rFonts w:cs="CMU Serif Roman"/>
          <w:lang w:val="en-GB"/>
        </w:rPr>
        <w:lastRenderedPageBreak/>
        <w:t xml:space="preserve">(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55D5F300" w:rsidR="00535AD0"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0BD828C9" w14:textId="7EA15C11" w:rsidR="008D4D6F" w:rsidRDefault="008D4D6F" w:rsidP="00535AD0">
      <w:pPr>
        <w:rPr>
          <w:rFonts w:cs="CMU Serif Roman"/>
          <w:lang w:val="en-GB"/>
        </w:rPr>
      </w:pPr>
    </w:p>
    <w:p w14:paraId="0F55E919" w14:textId="17E27DE2" w:rsidR="008D4D6F" w:rsidRDefault="002D76DC" w:rsidP="00535AD0">
      <w:pPr>
        <w:rPr>
          <w:rFonts w:cs="CMU Serif Roman"/>
          <w:lang w:val="en-GB"/>
        </w:rPr>
      </w:pPr>
      <w:r>
        <w:rPr>
          <w:rFonts w:cs="CMU Serif Roman"/>
          <w:lang w:val="en-GB"/>
        </w:rPr>
        <w:t xml:space="preserve">Dopamine and the Heart </w:t>
      </w:r>
    </w:p>
    <w:p w14:paraId="6703F39B" w14:textId="0053D933" w:rsidR="002D76DC" w:rsidRDefault="002D76DC" w:rsidP="002D76DC">
      <w:pPr>
        <w:pStyle w:val="Listenabsatz"/>
        <w:numPr>
          <w:ilvl w:val="0"/>
          <w:numId w:val="20"/>
        </w:numPr>
        <w:rPr>
          <w:rFonts w:cs="CMU Serif Roman"/>
          <w:lang w:val="en-GB"/>
        </w:rPr>
      </w:pPr>
      <w:r>
        <w:rPr>
          <w:rFonts w:cs="CMU Serif Roman"/>
          <w:lang w:val="en-GB"/>
        </w:rPr>
        <w:t xml:space="preserve">Vascular effects show an increase of blood pressure and heart activity </w:t>
      </w:r>
    </w:p>
    <w:p w14:paraId="2BC01F25" w14:textId="6F6A9EFB" w:rsidR="002D76DC" w:rsidRDefault="00F70CB7" w:rsidP="002D76DC">
      <w:pPr>
        <w:pStyle w:val="Listenabsatz"/>
        <w:numPr>
          <w:ilvl w:val="0"/>
          <w:numId w:val="20"/>
        </w:numPr>
        <w:rPr>
          <w:rFonts w:cs="CMU Serif Roman"/>
          <w:lang w:val="en-GB"/>
        </w:rPr>
      </w:pPr>
      <w:r>
        <w:rPr>
          <w:rFonts w:cs="CMU Serif Roman"/>
          <w:lang w:val="en-GB"/>
        </w:rPr>
        <w:t xml:space="preserve">Dopaminergic network is vast and a lot if it’s dynamics have not been explored yet </w:t>
      </w:r>
    </w:p>
    <w:p w14:paraId="686205A2" w14:textId="02F3CD3E" w:rsidR="00F70CB7" w:rsidRDefault="00F70CB7" w:rsidP="002D76DC">
      <w:pPr>
        <w:pStyle w:val="Listenabsatz"/>
        <w:numPr>
          <w:ilvl w:val="0"/>
          <w:numId w:val="20"/>
        </w:numPr>
        <w:rPr>
          <w:rFonts w:cs="CMU Serif Roman"/>
          <w:lang w:val="en-GB"/>
        </w:rPr>
      </w:pPr>
      <w:r>
        <w:rPr>
          <w:rFonts w:cs="CMU Serif Roman"/>
          <w:lang w:val="en-GB"/>
        </w:rPr>
        <w:t xml:space="preserve">Dopamine effect in the brain heart coupling bottom up has not been investigated this directly </w:t>
      </w:r>
    </w:p>
    <w:p w14:paraId="0CE15950" w14:textId="77777777" w:rsidR="00F70CB7" w:rsidRPr="002D76DC" w:rsidRDefault="00F70CB7" w:rsidP="002D76DC">
      <w:pPr>
        <w:pStyle w:val="Listenabsatz"/>
        <w:numPr>
          <w:ilvl w:val="0"/>
          <w:numId w:val="20"/>
        </w:numPr>
        <w:rPr>
          <w:rFonts w:cs="CMU Serif Roman"/>
          <w:lang w:val="en-GB"/>
        </w:rPr>
      </w:pPr>
    </w:p>
    <w:p w14:paraId="50BF7281" w14:textId="1E48AA57" w:rsidR="00535AD0" w:rsidRPr="005D3D3A" w:rsidRDefault="00535AD0" w:rsidP="00003614">
      <w:pPr>
        <w:pStyle w:val="berschrift2"/>
        <w:rPr>
          <w:lang w:val="en-GB"/>
        </w:rPr>
      </w:pPr>
      <w:bookmarkStart w:id="8" w:name="_Toc194227010"/>
      <w:bookmarkStart w:id="9" w:name="_Toc211588335"/>
      <w:r w:rsidRPr="005D3D3A">
        <w:rPr>
          <w:lang w:val="en-GB"/>
        </w:rPr>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w:t>
      </w:r>
      <w:r w:rsidRPr="005D3D3A">
        <w:rPr>
          <w:rFonts w:cs="CMU Serif Roman"/>
          <w:lang w:val="en-GB"/>
        </w:rPr>
        <w:lastRenderedPageBreak/>
        <w:t xml:space="preserve">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berschrift2"/>
        <w:rPr>
          <w:lang w:val="en-GB"/>
        </w:rPr>
      </w:pPr>
      <w:bookmarkStart w:id="10" w:name="_Toc194227011"/>
      <w:bookmarkStart w:id="11" w:name="_Toc211588336"/>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w:t>
      </w:r>
      <w:proofErr w:type="spellStart"/>
      <w:r w:rsidRPr="005D3D3A">
        <w:rPr>
          <w:rFonts w:cs="CMU Serif Roman"/>
          <w:lang w:val="en-GB"/>
        </w:rPr>
        <w:t>MedOff</w:t>
      </w:r>
      <w:proofErr w:type="spellEnd"/>
      <w:r w:rsidRPr="005D3D3A">
        <w:rPr>
          <w:rFonts w:cs="CMU Serif Roman"/>
          <w:lang w:val="en-GB"/>
        </w:rPr>
        <w:t xml:space="preserve">)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w:t>
      </w:r>
      <w:r w:rsidRPr="005D3D3A">
        <w:rPr>
          <w:rFonts w:cs="CMU Serif Roman"/>
          <w:lang w:val="en-GB"/>
        </w:rPr>
        <w:lastRenderedPageBreak/>
        <w:t xml:space="preserve">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berschrift1"/>
        <w:rPr>
          <w:lang w:val="en-GB"/>
        </w:rPr>
      </w:pPr>
      <w:bookmarkStart w:id="12" w:name="_Toc211588337"/>
      <w:r w:rsidRPr="005D3D3A">
        <w:rPr>
          <w:lang w:val="en-GB"/>
        </w:rPr>
        <w:lastRenderedPageBreak/>
        <w:t>Methods</w:t>
      </w:r>
      <w:bookmarkEnd w:id="12"/>
    </w:p>
    <w:p w14:paraId="166BD4FE" w14:textId="7572C097" w:rsidR="006208FB" w:rsidRPr="005D3D3A" w:rsidRDefault="003A5DD9" w:rsidP="003B6B99">
      <w:pPr>
        <w:pStyle w:val="berschrift2"/>
        <w:rPr>
          <w:lang w:val="en-GB"/>
        </w:rPr>
      </w:pPr>
      <w:bookmarkStart w:id="13" w:name="_Toc211588338"/>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Kommentarzeichen"/>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0061B6"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lastRenderedPageBreak/>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Beschriftung"/>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berschrift2"/>
        <w:rPr>
          <w:lang w:val="en-GB"/>
        </w:rPr>
      </w:pPr>
      <w:bookmarkStart w:id="15" w:name="_Ref210902710"/>
      <w:bookmarkStart w:id="16" w:name="_Toc211588339"/>
      <w:r w:rsidRPr="005D3D3A">
        <w:rPr>
          <w:lang w:val="en-GB"/>
        </w:rPr>
        <w:t>Data Recording</w:t>
      </w:r>
      <w:bookmarkEnd w:id="15"/>
      <w:bookmarkEnd w:id="16"/>
    </w:p>
    <w:p w14:paraId="5D8D8780" w14:textId="35B1BA66"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Levodopa medication. The LFP recordings were don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Kommentarzeichen"/>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 xml:space="preserve">maining 4 subjects were recoded supplementarily, with differing EEG constellations, due to the different EEG channel requirements of their main studies. This current study lends itself to easy implementation as only 4 ECG electrodes are added to the setup and rest data recordings </w:t>
      </w:r>
      <w:r w:rsidR="00F65F1C" w:rsidRPr="005D3D3A">
        <w:rPr>
          <w:rFonts w:cs="CMU Serif Roman"/>
          <w:lang w:val="en-GB"/>
        </w:rPr>
        <w:lastRenderedPageBreak/>
        <w:t>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ellenraster"/>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0061B6"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Beschriftung"/>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berschrift2"/>
        <w:rPr>
          <w:lang w:val="en-GB"/>
        </w:rPr>
      </w:pPr>
      <w:bookmarkStart w:id="19" w:name="_Toc211588340"/>
      <w:r w:rsidRPr="005D3D3A">
        <w:rPr>
          <w:lang w:val="en-GB"/>
        </w:rPr>
        <w:t>Study Design</w:t>
      </w:r>
      <w:bookmarkEnd w:id="19"/>
    </w:p>
    <w:p w14:paraId="1945483F" w14:textId="65567BF6"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Pr="005D3D3A">
        <w:rPr>
          <w:rFonts w:cs="CMU Serif Roman"/>
          <w:lang w:val="en-GB"/>
        </w:rPr>
        <w:t xml:space="preserve">). </w:t>
      </w:r>
    </w:p>
    <w:p w14:paraId="3E43142B" w14:textId="19641895" w:rsidR="00384D93" w:rsidRPr="005D3D3A" w:rsidRDefault="00384D93" w:rsidP="003B6B99">
      <w:pPr>
        <w:pStyle w:val="berschrift2"/>
        <w:spacing w:after="0"/>
        <w:ind w:left="794" w:hanging="794"/>
        <w:rPr>
          <w:rFonts w:cs="CMU Serif Roman"/>
          <w:lang w:val="en-GB"/>
        </w:rPr>
      </w:pPr>
      <w:bookmarkStart w:id="20" w:name="_Toc211588341"/>
      <w:r w:rsidRPr="005D3D3A">
        <w:rPr>
          <w:rFonts w:cs="CMU Serif Roman"/>
          <w:lang w:val="en-GB"/>
        </w:rPr>
        <w:t>Signal preprocessing</w:t>
      </w:r>
      <w:bookmarkEnd w:id="20"/>
    </w:p>
    <w:p w14:paraId="0E64226A" w14:textId="4ACE1355"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B53DA3">
        <w:rPr>
          <w:rFonts w:cs="CMU Serif Roman"/>
          <w:lang w:val="en-GB"/>
        </w:rPr>
        <w:t>r-peak</w:t>
      </w:r>
      <w:r w:rsidR="006D00F3" w:rsidRPr="005D3D3A">
        <w:rPr>
          <w:rFonts w:cs="CMU Serif Roman"/>
          <w:lang w:val="en-GB"/>
        </w:rPr>
        <w:t xml:space="preserve"> detection in the ECG Signal </w:t>
      </w:r>
      <w:r w:rsidR="006D00F3" w:rsidRPr="005D3D3A">
        <w:rPr>
          <w:rFonts w:cs="CMU Serif Roman"/>
          <w:lang w:val="en-GB"/>
        </w:rPr>
        <w:lastRenderedPageBreak/>
        <w:t>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w:t>
      </w:r>
      <w:r w:rsidR="00B53DA3">
        <w:rPr>
          <w:rFonts w:cs="CMU Serif Roman"/>
          <w:lang w:val="en-GB"/>
        </w:rPr>
        <w:t>r-peak</w:t>
      </w:r>
      <w:r w:rsidR="005C452C" w:rsidRPr="005D3D3A">
        <w:rPr>
          <w:rFonts w:cs="CMU Serif Roman"/>
          <w:lang w:val="en-GB"/>
        </w:rPr>
        <w:t xml:space="preserve"> trials when major artefacts were present in the EEG and LFP data. </w:t>
      </w:r>
    </w:p>
    <w:p w14:paraId="20700700" w14:textId="7A3C7A37" w:rsidR="00D214E4" w:rsidRPr="005D3D3A" w:rsidRDefault="00D214E4" w:rsidP="003B6B99">
      <w:pPr>
        <w:pStyle w:val="berschrift3"/>
        <w:rPr>
          <w:lang w:val="en-GB"/>
        </w:rPr>
      </w:pPr>
      <w:bookmarkStart w:id="21" w:name="_Toc194227016"/>
      <w:bookmarkStart w:id="22" w:name="_Toc211588342"/>
      <w:r w:rsidRPr="005D3D3A">
        <w:rPr>
          <w:lang w:val="en-GB"/>
        </w:rPr>
        <w:t>Electrocardiogram (ECG)</w:t>
      </w:r>
      <w:bookmarkEnd w:id="21"/>
      <w:bookmarkEnd w:id="22"/>
    </w:p>
    <w:p w14:paraId="04C9412D" w14:textId="4EAD3CFF"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w:t>
      </w:r>
      <w:r w:rsidR="00B53DA3">
        <w:rPr>
          <w:rFonts w:cs="CMU Serif Roman"/>
          <w:lang w:val="en-GB"/>
        </w:rPr>
        <w:t>r-peak</w:t>
      </w:r>
      <w:r w:rsidRPr="005D3D3A">
        <w:rPr>
          <w:rFonts w:cs="CMU Serif Roman"/>
          <w:lang w:val="en-GB"/>
        </w:rPr>
        <w:t>, IBI, HR, HRV) were 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0061B6" w:rsidRPr="000D25C4" w:rsidRDefault="000061B6"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" filled="f" stroked="f" strokeweight=".5pt">
                <v:textbox>
                  <w:txbxContent>
                    <w:p w14:paraId="3C37F9FB" w14:textId="77777777" w:rsidR="000061B6" w:rsidRPr="000D25C4" w:rsidRDefault="000061B6"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0061B6" w:rsidRPr="000D25C4" w:rsidRDefault="000061B6"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" filled="f" stroked="f" strokeweight=".5pt">
                <v:textbox>
                  <w:txbxContent>
                    <w:p w14:paraId="4A7DD7DE" w14:textId="77777777" w:rsidR="000061B6" w:rsidRPr="000D25C4" w:rsidRDefault="000061B6"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5"/>
                    <a:stretch>
                      <a:fillRect/>
                    </a:stretch>
                  </pic:blipFill>
                  <pic:spPr>
                    <a:xfrm>
                      <a:off x="0" y="0"/>
                      <a:ext cx="5972810" cy="2885440"/>
                    </a:xfrm>
                    <a:prstGeom prst="rect">
                      <a:avLst/>
                    </a:prstGeom>
                  </pic:spPr>
                </pic:pic>
              </a:graphicData>
            </a:graphic>
          </wp:inline>
        </w:drawing>
      </w:r>
    </w:p>
    <w:p w14:paraId="2BE390BA" w14:textId="115EB57B" w:rsidR="00D214E4" w:rsidRPr="005D3D3A" w:rsidRDefault="009D59CD" w:rsidP="009D59CD">
      <w:pPr>
        <w:pStyle w:val="Beschriftung"/>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3</w:t>
      </w:r>
      <w:r w:rsidRPr="005D3D3A">
        <w:rPr>
          <w:b/>
          <w:bCs/>
          <w:lang w:val="en-GB"/>
        </w:rPr>
        <w:fldChar w:fldCharType="end"/>
      </w:r>
      <w:bookmarkEnd w:id="23"/>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w:t>
      </w:r>
      <w:r w:rsidR="00B53DA3">
        <w:rPr>
          <w:lang w:val="en-GB"/>
        </w:rPr>
        <w:t>r-peak</w:t>
      </w:r>
      <w:r w:rsidRPr="005D3D3A">
        <w:rPr>
          <w:lang w:val="en-GB"/>
        </w:rPr>
        <w:t xml:space="preserve">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sidR="00B53DA3">
        <w:rPr>
          <w:lang w:val="en-GB"/>
        </w:rPr>
        <w:t>r-peak</w:t>
      </w:r>
      <w:r w:rsidRPr="005D3D3A">
        <w:rPr>
          <w:lang w:val="en-GB"/>
        </w:rPr>
        <w:t xml:space="preserve"> detection was automatically done in Spike </w:t>
      </w:r>
      <w:r w:rsidRPr="005D3D3A">
        <w:rPr>
          <w:lang w:val="en-GB"/>
        </w:rPr>
        <w:lastRenderedPageBreak/>
        <w:t xml:space="preserve">two through amplitude thresholding. All detected </w:t>
      </w:r>
      <w:r w:rsidR="00B53DA3">
        <w:rPr>
          <w:lang w:val="en-GB"/>
        </w:rPr>
        <w:t>r-peak</w:t>
      </w:r>
      <w:r w:rsidRPr="005D3D3A">
        <w:rPr>
          <w:lang w:val="en-GB"/>
        </w:rPr>
        <w:t xml:space="preserve">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berschrift3"/>
        <w:rPr>
          <w:lang w:val="en-GB"/>
        </w:rPr>
      </w:pPr>
      <w:bookmarkStart w:id="24" w:name="_Toc194227017"/>
      <w:bookmarkStart w:id="25" w:name="_Toc211588343"/>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055923A8" w14:textId="4021B3B2" w:rsidR="00D214E4" w:rsidRPr="005D3D3A" w:rsidRDefault="00D214E4" w:rsidP="00D214E4">
      <w:pPr>
        <w:rPr>
          <w:rFonts w:cs="CMU Serif Roman"/>
          <w:lang w:val="en-GB"/>
        </w:rPr>
      </w:pPr>
      <w:r w:rsidRPr="005D3D3A">
        <w:rPr>
          <w:rFonts w:cs="CMU Serif Roman"/>
          <w:lang w:val="en-GB"/>
        </w:rPr>
        <w:t>As mentioned in the introduction, the PPA needs to be accounted for in LFP measurement</w:t>
      </w:r>
      <w:r w:rsidR="00CA204B">
        <w:rPr>
          <w:rFonts w:cs="CMU Serif Roman"/>
          <w:lang w:val="en-GB"/>
        </w:rPr>
        <w:t>s</w:t>
      </w:r>
      <w:r w:rsidRPr="005D3D3A">
        <w:rPr>
          <w:rFonts w:cs="CMU Serif Roman"/>
          <w:lang w:val="en-GB"/>
        </w:rPr>
        <w:t xml:space="preserve">.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w:t>
      </w:r>
      <w:commentRangeStart w:id="26"/>
      <w:r w:rsidRPr="005D3D3A">
        <w:rPr>
          <w:rFonts w:cs="CMU Serif Roman"/>
          <w:lang w:val="en-GB"/>
        </w:rPr>
        <w:t xml:space="preserve">The additional high-pass filter was not applied for the EEG data since the PPA is not present in that data. </w:t>
      </w:r>
      <w:commentRangeEnd w:id="26"/>
      <w:r w:rsidR="00CA204B">
        <w:rPr>
          <w:rStyle w:val="Kommentarzeichen"/>
        </w:rPr>
        <w:commentReference w:id="26"/>
      </w:r>
      <w:r w:rsidRPr="005D3D3A">
        <w:rPr>
          <w:rFonts w:cs="CMU Serif Roman"/>
          <w:lang w:val="en-GB"/>
        </w:rPr>
        <w:t xml:space="preserve">Considering the several methods for removing the CFA, both computational (ICA, PCA, subtraction) and non-computational (HEP time-window selection), the non-computational method was chosen. The CFA decreases to less than 1% during the period of the t-wave until the next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w:t>
      </w:r>
      <w:r w:rsidR="00CA204B">
        <w:rPr>
          <w:rFonts w:cs="CMU Serif Roman"/>
          <w:lang w:val="en-GB"/>
        </w:rPr>
        <w:t>t</w:t>
      </w:r>
      <w:r w:rsidR="00C21F24" w:rsidRPr="005D3D3A">
        <w:rPr>
          <w:rFonts w:cs="CMU Serif Roman"/>
          <w:lang w:val="en-GB"/>
        </w:rPr>
        <w:t>-</w:t>
      </w:r>
      <w:r w:rsidR="00CA204B">
        <w:rPr>
          <w:rFonts w:cs="CMU Serif Roman"/>
          <w:lang w:val="en-GB"/>
        </w:rPr>
        <w:t>w</w:t>
      </w:r>
      <w:r w:rsidR="00C21F24" w:rsidRPr="005D3D3A">
        <w:rPr>
          <w:rFonts w:cs="CMU Serif Roman"/>
          <w:lang w:val="en-GB"/>
        </w:rPr>
        <w:t xml:space="preserve">ave to the next </w:t>
      </w:r>
      <w:r w:rsidR="00CA204B">
        <w:rPr>
          <w:rFonts w:cs="CMU Serif Roman"/>
          <w:lang w:val="en-GB"/>
        </w:rPr>
        <w:t>r</w:t>
      </w:r>
      <w:r w:rsidR="00C21F24" w:rsidRPr="005D3D3A">
        <w:rPr>
          <w:rFonts w:cs="CMU Serif Roman"/>
          <w:lang w:val="en-GB"/>
        </w:rPr>
        <w:t>-</w:t>
      </w:r>
      <w:r w:rsidR="00CA204B">
        <w:rPr>
          <w:rFonts w:cs="CMU Serif Roman"/>
          <w:lang w:val="en-GB"/>
        </w:rPr>
        <w:t>p</w:t>
      </w:r>
      <w:r w:rsidR="00C21F24" w:rsidRPr="005D3D3A">
        <w:rPr>
          <w:rFonts w:cs="CMU Serif Roman"/>
          <w:lang w:val="en-GB"/>
        </w:rPr>
        <w:t>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47B9A7C4" w14:textId="64BEDF84"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xml:space="preserve">. Effectively this leads to </w:t>
      </w:r>
      <w:r w:rsidRPr="005D3D3A">
        <w:rPr>
          <w:rFonts w:cs="CMU Serif Roman"/>
          <w:lang w:val="en-GB"/>
        </w:rPr>
        <w:lastRenderedPageBreak/>
        <w:t>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w:t>
      </w:r>
      <w:r w:rsidR="00CA204B">
        <w:rPr>
          <w:rFonts w:cs="CMU Serif Roman"/>
          <w:lang w:val="en-GB"/>
        </w:rPr>
        <w:t>r</w:t>
      </w:r>
      <w:r w:rsidRPr="005D3D3A">
        <w:rPr>
          <w:rFonts w:cs="CMU Serif Roman"/>
          <w:lang w:val="en-GB"/>
        </w:rPr>
        <w:t xml:space="preserve">-peak. Baseline correction was performed using 200ms of data from the 300ms to 100ms before the </w:t>
      </w:r>
      <w:r w:rsidR="00CA204B">
        <w:rPr>
          <w:rFonts w:cs="CMU Serif Roman"/>
          <w:lang w:val="en-GB"/>
        </w:rPr>
        <w:t>r</w:t>
      </w:r>
      <w:r w:rsidRPr="005D3D3A">
        <w:rPr>
          <w:rFonts w:cs="CMU Serif Roman"/>
          <w:lang w:val="en-GB"/>
        </w:rPr>
        <w:t xml:space="preserve">-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berschrift2"/>
        <w:rPr>
          <w:lang w:val="en-GB"/>
        </w:rPr>
      </w:pPr>
      <w:bookmarkStart w:id="27" w:name="_Toc194227018"/>
      <w:bookmarkStart w:id="28" w:name="_Toc211588344"/>
      <w:r w:rsidRPr="005D3D3A">
        <w:rPr>
          <w:lang w:val="en-GB"/>
        </w:rPr>
        <w:t>Analysis and Statistics</w:t>
      </w:r>
      <w:bookmarkEnd w:id="27"/>
      <w:bookmarkEnd w:id="28"/>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berschrift3"/>
        <w:rPr>
          <w:lang w:val="en-GB"/>
        </w:rPr>
      </w:pPr>
      <w:bookmarkStart w:id="29" w:name="_Toc194227019"/>
      <w:bookmarkStart w:id="30" w:name="_Toc211588345"/>
      <w:r w:rsidRPr="005D3D3A">
        <w:rPr>
          <w:lang w:val="en-GB"/>
        </w:rPr>
        <w:t>ECG Features</w:t>
      </w:r>
      <w:r w:rsidR="00D214E4" w:rsidRPr="005D3D3A">
        <w:rPr>
          <w:lang w:val="en-GB"/>
        </w:rPr>
        <w:t xml:space="preserve"> Analysis</w:t>
      </w:r>
      <w:bookmarkEnd w:id="29"/>
      <w:bookmarkEnd w:id="30"/>
    </w:p>
    <w:p w14:paraId="5A64DCE7" w14:textId="51FC3945"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 xml:space="preserve">in the form of beats, as </w:t>
      </w:r>
      <w:r w:rsidR="00CA204B">
        <w:rPr>
          <w:rFonts w:cs="CMU Serif Roman"/>
          <w:lang w:val="en-GB"/>
        </w:rPr>
        <w:t>r</w:t>
      </w:r>
      <w:r w:rsidR="00F6228F" w:rsidRPr="005D3D3A">
        <w:rPr>
          <w:rFonts w:cs="CMU Serif Roman"/>
          <w:lang w:val="en-GB"/>
        </w:rPr>
        <w:t>-peaks, per minute</w:t>
      </w:r>
      <w:r w:rsidRPr="005D3D3A">
        <w:rPr>
          <w:rFonts w:cs="CMU Serif Roman"/>
          <w:lang w:val="en-GB"/>
        </w:rPr>
        <w:t xml:space="preserve">, the Inter-beat Interval (IBI), the duration of time between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w:t>
      </w:r>
      <w:r w:rsidR="00D214E4" w:rsidRPr="005D3D3A">
        <w:rPr>
          <w:rFonts w:cs="CMU Serif Roman"/>
          <w:lang w:val="en-GB"/>
        </w:rPr>
        <w:lastRenderedPageBreak/>
        <w:t xml:space="preserve">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w:t>
      </w:r>
      <w:proofErr w:type="spellStart"/>
      <w:r w:rsidRPr="005D3D3A">
        <w:rPr>
          <w:rFonts w:cs="CMU Serif Roman"/>
          <w:lang w:val="en-GB"/>
        </w:rPr>
        <w:t>MedOn</w:t>
      </w:r>
      <w:proofErr w:type="spellEnd"/>
      <w:r w:rsidRPr="005D3D3A">
        <w:rPr>
          <w:rFonts w:cs="CMU Serif Roman"/>
          <w:lang w:val="en-GB"/>
        </w:rPr>
        <w:t xml:space="preserve"> and </w:t>
      </w:r>
      <w:proofErr w:type="spellStart"/>
      <w:r w:rsidRPr="005D3D3A">
        <w:rPr>
          <w:rFonts w:cs="CMU Serif Roman"/>
          <w:lang w:val="en-GB"/>
        </w:rPr>
        <w:t>MedOff</w:t>
      </w:r>
      <w:proofErr w:type="spellEnd"/>
      <w:r w:rsidRPr="005D3D3A">
        <w:rPr>
          <w:rFonts w:cs="CMU Serif Roman"/>
          <w:lang w:val="en-GB"/>
        </w:rPr>
        <w:t xml:space="preserve">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The IBI, HR and HRV values for each subject were averaged and compared between conditions.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berschrift3"/>
        <w:rPr>
          <w:lang w:val="en-GB"/>
        </w:rPr>
      </w:pPr>
      <w:bookmarkStart w:id="31" w:name="_Toc194227020"/>
      <w:bookmarkStart w:id="32" w:name="_Toc211588346"/>
      <w:r w:rsidRPr="005D3D3A">
        <w:rPr>
          <w:lang w:val="en-GB"/>
        </w:rPr>
        <w:t>HEP Analysis</w:t>
      </w:r>
      <w:bookmarkEnd w:id="31"/>
      <w:bookmarkEnd w:id="32"/>
    </w:p>
    <w:p w14:paraId="373A4C5D" w14:textId="047A245E"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via automatically tagging each peak exceeding the global average amplitude on a subject-by-subject basis. All automatically tagged instances were </w:t>
      </w:r>
      <w:r w:rsidRPr="005D3D3A">
        <w:rPr>
          <w:rFonts w:cs="CMU Serif Roman"/>
          <w:lang w:val="en-GB"/>
        </w:rPr>
        <w:lastRenderedPageBreak/>
        <w:t>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w:t>
      </w:r>
      <w:r w:rsidR="00B53DA3">
        <w:rPr>
          <w:rFonts w:cs="CMU Serif Roman"/>
          <w:lang w:val="en-GB"/>
        </w:rPr>
        <w:t>r-peak</w:t>
      </w:r>
      <w:r w:rsidRPr="005D3D3A">
        <w:rPr>
          <w:rFonts w:cs="CMU Serif Roman"/>
          <w:lang w:val="en-GB"/>
        </w:rPr>
        <w:t xml:space="preserve">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w:t>
      </w:r>
      <w:proofErr w:type="spellStart"/>
      <w:r w:rsidR="004A47AF" w:rsidRPr="005D3D3A">
        <w:rPr>
          <w:rFonts w:cs="CMU Serif Roman"/>
          <w:lang w:val="en-GB"/>
        </w:rPr>
        <w:t>MedOn</w:t>
      </w:r>
      <w:proofErr w:type="spellEnd"/>
      <w:r w:rsidR="004A47AF" w:rsidRPr="005D3D3A">
        <w:rPr>
          <w:rFonts w:cs="CMU Serif Roman"/>
          <w:lang w:val="en-GB"/>
        </w:rPr>
        <w:t xml:space="preserve">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1049477E" w14:textId="3DC45617"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w:t>
      </w:r>
      <w:proofErr w:type="spellStart"/>
      <w:r w:rsidRPr="005D3D3A">
        <w:rPr>
          <w:rFonts w:cs="CMU Serif Roman"/>
          <w:lang w:val="en-GB"/>
        </w:rPr>
        <w:t>MedOff</w:t>
      </w:r>
      <w:proofErr w:type="spellEnd"/>
      <w:r w:rsidRPr="005D3D3A">
        <w:rPr>
          <w:rFonts w:cs="CMU Serif Roman"/>
          <w:lang w:val="en-GB"/>
        </w:rPr>
        <w:t xml:space="preserve">) or by location (EEG vs STN). </w:t>
      </w:r>
      <w:r w:rsidR="00C937E3" w:rsidRPr="005D3D3A">
        <w:rPr>
          <w:rFonts w:cs="CMU Serif Roman"/>
          <w:lang w:val="en-GB"/>
        </w:rPr>
        <w:t xml:space="preserve">Significance is determined using a paired t-test with FDR correction for multiple comparisons. Testing is done on the entire time epoch time window and on a time window of 100ms to 600ms after </w:t>
      </w:r>
      <w:r w:rsidR="00B53DA3">
        <w:rPr>
          <w:rFonts w:cs="CMU Serif Roman"/>
          <w:lang w:val="en-GB"/>
        </w:rPr>
        <w:t>r-peak</w:t>
      </w:r>
      <w:r w:rsidR="00C937E3" w:rsidRPr="005D3D3A">
        <w:rPr>
          <w:rFonts w:cs="CMU Serif Roman"/>
          <w:lang w:val="en-GB"/>
        </w:rPr>
        <w:t>.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count in STN LFP studies a common practice is to use the STN hemispheres as separate patients (XXX). As this study </w:t>
      </w:r>
      <w:r w:rsidR="006972FE" w:rsidRPr="005D3D3A">
        <w:rPr>
          <w:rFonts w:cs="CMU Serif Roman"/>
          <w:lang w:val="en-GB"/>
        </w:rPr>
        <w:lastRenderedPageBreak/>
        <w:t xml:space="preserve">remains exploratory and has a low number of patients the regular N and the hemispheric split is employed, to discover changes in statistical power. </w:t>
      </w:r>
    </w:p>
    <w:p w14:paraId="0389F2F1" w14:textId="5C3709AB" w:rsidR="00D214E4" w:rsidRPr="005D3D3A" w:rsidRDefault="00D214E4" w:rsidP="003B6B99">
      <w:pPr>
        <w:pStyle w:val="berschrift3"/>
        <w:rPr>
          <w:lang w:val="en-GB"/>
        </w:rPr>
      </w:pPr>
      <w:bookmarkStart w:id="33" w:name="_Toc194227021"/>
      <w:bookmarkStart w:id="34" w:name="_Toc211588347"/>
      <w:bookmarkStart w:id="35" w:name="_Ref211602528"/>
      <w:bookmarkStart w:id="36" w:name="_Ref211602536"/>
      <w:bookmarkStart w:id="37" w:name="_Ref211602540"/>
      <w:r w:rsidRPr="005D3D3A">
        <w:rPr>
          <w:lang w:val="en-GB"/>
        </w:rPr>
        <w:t>ITC Analysis</w:t>
      </w:r>
      <w:bookmarkEnd w:id="33"/>
      <w:bookmarkEnd w:id="34"/>
      <w:bookmarkEnd w:id="35"/>
      <w:bookmarkEnd w:id="36"/>
      <w:bookmarkEnd w:id="37"/>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52E09961" w:rsidR="00D214E4" w:rsidRPr="005D3D3A"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500ms around the event (-500ms to 500ms around the original </w:t>
      </w:r>
      <w:r w:rsidR="00B53DA3">
        <w:rPr>
          <w:rFonts w:cs="CMU Serif Roman"/>
          <w:lang w:val="en-GB"/>
        </w:rPr>
        <w:t>r-peak</w:t>
      </w:r>
      <w:r w:rsidRPr="005D3D3A">
        <w:rPr>
          <w:rFonts w:cs="CMU Serif Roman"/>
          <w:lang w:val="en-GB"/>
        </w:rPr>
        <w:t xml:space="preserve">). Thus, shifting period was chosen to keep the integrity of the original IBI and its variability and to keep 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 xml:space="preserve">FDR was applied to the p-values to </w:t>
      </w:r>
      <w:r w:rsidRPr="005D3D3A">
        <w:rPr>
          <w:rFonts w:cs="CMU Serif Roman"/>
          <w:highlight w:val="yellow"/>
          <w:lang w:val="en-GB"/>
        </w:rPr>
        <w:lastRenderedPageBreak/>
        <w:t>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r w:rsidR="00385495" w:rsidRPr="005D3D3A">
        <w:rPr>
          <w:rFonts w:cs="CMU Serif Roman"/>
          <w:highlight w:val="yellow"/>
          <w:lang w:val="en-GB"/>
        </w:rPr>
        <w:t>(sources)</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t xml:space="preserve">Following the previous investigation in the Hierarchical Clustering the ITC values were compared between </w:t>
      </w:r>
      <w:proofErr w:type="spellStart"/>
      <w:r w:rsidRPr="005D3D3A">
        <w:rPr>
          <w:rFonts w:cs="CMU Serif Roman"/>
          <w:lang w:val="en-GB"/>
        </w:rPr>
        <w:t>MedOn</w:t>
      </w:r>
      <w:proofErr w:type="spellEnd"/>
      <w:r w:rsidRPr="005D3D3A">
        <w:rPr>
          <w:rFonts w:cs="CMU Serif Roman"/>
          <w:lang w:val="en-GB"/>
        </w:rPr>
        <w:t xml:space="preserve"> and </w:t>
      </w:r>
      <w:proofErr w:type="spellStart"/>
      <w:r w:rsidRPr="005D3D3A">
        <w:rPr>
          <w:rFonts w:cs="CMU Serif Roman"/>
          <w:lang w:val="en-GB"/>
        </w:rPr>
        <w:t>MedOff</w:t>
      </w:r>
      <w:proofErr w:type="spellEnd"/>
      <w:r w:rsidR="00043E44" w:rsidRPr="005D3D3A">
        <w:rPr>
          <w:rFonts w:cs="CMU Serif Roman"/>
          <w:lang w:val="en-GB"/>
        </w:rPr>
        <w:t xml:space="preserve">. For each channel the all </w:t>
      </w:r>
      <w:proofErr w:type="spellStart"/>
      <w:r w:rsidR="00043E44" w:rsidRPr="005D3D3A">
        <w:rPr>
          <w:rFonts w:cs="CMU Serif Roman"/>
          <w:lang w:val="en-GB"/>
        </w:rPr>
        <w:t>MedOn</w:t>
      </w:r>
      <w:proofErr w:type="spellEnd"/>
      <w:r w:rsidR="00043E44" w:rsidRPr="005D3D3A">
        <w:rPr>
          <w:rFonts w:cs="CMU Serif Roman"/>
          <w:lang w:val="en-GB"/>
        </w:rPr>
        <w:t xml:space="preserve">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are tested using a paired t-test. As in the Hierarchical Clustering, the issue here remained 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w:t>
      </w:r>
      <w:proofErr w:type="spellStart"/>
      <w:r w:rsidR="00043E44" w:rsidRPr="005D3D3A">
        <w:rPr>
          <w:rFonts w:cs="CMU Serif Roman"/>
          <w:lang w:val="en-GB"/>
        </w:rPr>
        <w:t>MedOn</w:t>
      </w:r>
      <w:proofErr w:type="spellEnd"/>
      <w:r w:rsidR="00043E44" w:rsidRPr="005D3D3A">
        <w:rPr>
          <w:rFonts w:cs="CMU Serif Roman"/>
          <w:lang w:val="en-GB"/>
        </w:rPr>
        <w:t xml:space="preserve"> and </w:t>
      </w:r>
      <w:proofErr w:type="spellStart"/>
      <w:r w:rsidR="00043E44" w:rsidRPr="005D3D3A">
        <w:rPr>
          <w:rFonts w:cs="CMU Serif Roman"/>
          <w:lang w:val="en-GB"/>
        </w:rPr>
        <w:t>MedOff</w:t>
      </w:r>
      <w:proofErr w:type="spellEnd"/>
      <w:r w:rsidR="00043E44" w:rsidRPr="005D3D3A">
        <w:rPr>
          <w:rFonts w:cs="CMU Serif Roman"/>
          <w:lang w:val="en-GB"/>
        </w:rPr>
        <w:t xml:space="preserve">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8"/>
      <w:r w:rsidR="004C2162" w:rsidRPr="005D3D3A">
        <w:rPr>
          <w:rFonts w:cs="CMU Serif Roman"/>
          <w:lang w:val="en-GB"/>
        </w:rPr>
        <w:t xml:space="preserve">For multiple comparison correction FDR is calculated. </w:t>
      </w:r>
      <w:commentRangeEnd w:id="38"/>
      <w:r w:rsidR="004C2162" w:rsidRPr="005D3D3A">
        <w:rPr>
          <w:rStyle w:val="Kommentarzeichen"/>
          <w:lang w:val="en-GB"/>
        </w:rPr>
        <w:commentReference w:id="38"/>
      </w:r>
    </w:p>
    <w:p w14:paraId="342008C1" w14:textId="55978820" w:rsidR="00D214E4" w:rsidRPr="005D3D3A" w:rsidRDefault="00D214E4" w:rsidP="007C69D3">
      <w:pPr>
        <w:pStyle w:val="berschrift3"/>
        <w:rPr>
          <w:lang w:val="en-GB"/>
        </w:rPr>
      </w:pPr>
      <w:bookmarkStart w:id="39" w:name="_Toc194227022"/>
      <w:bookmarkStart w:id="40" w:name="_Toc211588348"/>
      <w:r w:rsidRPr="005D3D3A">
        <w:rPr>
          <w:lang w:val="en-GB"/>
        </w:rPr>
        <w:t>PSI/CCC Analysis</w:t>
      </w:r>
      <w:bookmarkEnd w:id="39"/>
      <w:bookmarkEnd w:id="40"/>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w:lastRenderedPageBreak/>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1956D241" w:rsidR="004C2162" w:rsidRPr="005D3D3A" w:rsidRDefault="00D214E4" w:rsidP="00D214E4">
      <w:pPr>
        <w:rPr>
          <w:rFonts w:cs="CMU Serif Roman"/>
          <w:kern w:val="0"/>
          <w:lang w:val="en-GB"/>
          <w14:ligatures w14:val="none"/>
        </w:rPr>
      </w:pPr>
      <w:commentRangeStart w:id="41"/>
      <w:r w:rsidRPr="005D3D3A">
        <w:rPr>
          <w:rFonts w:cs="CMU Serif Roman"/>
          <w:lang w:val="en-GB"/>
        </w:rPr>
        <w:t xml:space="preserve">Following the permutation approach from ITC the CCC analysis also uses surrogate </w:t>
      </w:r>
      <w:r w:rsidR="00B53DA3">
        <w:rPr>
          <w:rFonts w:cs="CMU Serif Roman"/>
          <w:lang w:val="en-GB"/>
        </w:rPr>
        <w:t>r-peak</w:t>
      </w:r>
      <w:r w:rsidRPr="005D3D3A">
        <w:rPr>
          <w:rFonts w:cs="CMU Serif Roman"/>
          <w:lang w:val="en-GB"/>
        </w:rPr>
        <w:t xml:space="preserve">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41"/>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Kommentarzeichen"/>
          <w:lang w:val="en-GB"/>
        </w:rPr>
        <w:commentReference w:id="41"/>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w:t>
      </w:r>
      <w:proofErr w:type="spellStart"/>
      <w:r w:rsidRPr="005D3D3A">
        <w:rPr>
          <w:rFonts w:cs="CMU Serif Roman"/>
          <w:kern w:val="0"/>
          <w:lang w:val="en-GB"/>
          <w14:ligatures w14:val="none"/>
        </w:rPr>
        <w:t>MedOn</w:t>
      </w:r>
      <w:proofErr w:type="spellEnd"/>
      <w:r w:rsidRPr="005D3D3A">
        <w:rPr>
          <w:rFonts w:cs="CMU Serif Roman"/>
          <w:kern w:val="0"/>
          <w:lang w:val="en-GB"/>
          <w14:ligatures w14:val="none"/>
        </w:rPr>
        <w:t xml:space="preserve"> </w:t>
      </w:r>
      <w:proofErr w:type="spellStart"/>
      <w:r w:rsidRPr="005D3D3A">
        <w:rPr>
          <w:rFonts w:cs="CMU Serif Roman"/>
          <w:kern w:val="0"/>
          <w:lang w:val="en-GB"/>
          <w14:ligatures w14:val="none"/>
        </w:rPr>
        <w:t>MedOff</w:t>
      </w:r>
      <w:proofErr w:type="spellEnd"/>
      <w:r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t>
      </w:r>
      <w:r w:rsidR="00945723" w:rsidRPr="005D3D3A">
        <w:rPr>
          <w:rFonts w:cs="CMU Serif Roman"/>
          <w:kern w:val="0"/>
          <w:lang w:val="en-GB"/>
          <w14:ligatures w14:val="none"/>
        </w:rPr>
        <w:lastRenderedPageBreak/>
        <w:t>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ellenraster"/>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2"/>
            <w:proofErr w:type="spellStart"/>
            <w:r w:rsidRPr="005D3D3A">
              <w:rPr>
                <w:rFonts w:cs="CMU Serif Roman"/>
                <w:kern w:val="0"/>
                <w:lang w:val="en-GB"/>
                <w14:ligatures w14:val="none"/>
              </w:rPr>
              <w:t>Pz</w:t>
            </w:r>
            <w:commentRangeEnd w:id="42"/>
            <w:proofErr w:type="spellEnd"/>
            <w:r w:rsidR="00922207" w:rsidRPr="005D3D3A">
              <w:rPr>
                <w:rStyle w:val="Kommentarzeichen"/>
                <w:lang w:val="en-GB"/>
              </w:rPr>
              <w:commentReference w:id="42"/>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Beschriftung"/>
        <w:rPr>
          <w:rFonts w:cs="CMU Serif Roman"/>
          <w:kern w:val="0"/>
          <w:lang w:val="en-GB"/>
          <w14:ligatures w14:val="none"/>
        </w:rPr>
      </w:pPr>
      <w:bookmarkStart w:id="43" w:name="_Ref210918736"/>
      <w:r w:rsidRPr="005D3D3A">
        <w:rPr>
          <w:rFonts w:cs="CMU Serif Roman"/>
          <w:noProof/>
          <w:lang w:val="en-GB"/>
        </w:rPr>
        <w:drawing>
          <wp:anchor distT="0" distB="0" distL="114300" distR="114300" simplePos="0" relativeHeight="251672576" behindDoc="0" locked="0" layoutInCell="1" allowOverlap="1" wp14:anchorId="3D5C334F" wp14:editId="6DF0559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6">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3"/>
      <w:r w:rsidR="007627F9" w:rsidRPr="005D3D3A">
        <w:rPr>
          <w:lang w:val="en-GB"/>
        </w:rPr>
        <w:t xml:space="preserve"> CCC channel combinations</w:t>
      </w:r>
    </w:p>
    <w:p w14:paraId="237DCC10" w14:textId="46010F7B" w:rsidR="00615E83" w:rsidRPr="005D3D3A" w:rsidRDefault="007D6BF3" w:rsidP="007D6BF3">
      <w:pPr>
        <w:pStyle w:val="Beschriftung"/>
        <w:rPr>
          <w:rFonts w:cs="CMU Serif Roman"/>
          <w:lang w:val="en-GB"/>
        </w:rPr>
      </w:pPr>
      <w:bookmarkStart w:id="44"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4</w:t>
      </w:r>
      <w:r w:rsidRPr="005D3D3A">
        <w:rPr>
          <w:b/>
          <w:bCs/>
          <w:lang w:val="en-GB"/>
        </w:rPr>
        <w:fldChar w:fldCharType="end"/>
      </w:r>
      <w:bookmarkEnd w:id="44"/>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w:t>
      </w:r>
      <w:r w:rsidRPr="005D3D3A">
        <w:rPr>
          <w:lang w:val="en-GB"/>
        </w:rPr>
        <w:lastRenderedPageBreak/>
        <w:t xml:space="preserve">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berschrift1"/>
        <w:rPr>
          <w:lang w:val="en-GB"/>
        </w:rPr>
      </w:pPr>
      <w:bookmarkStart w:id="45" w:name="_Toc211588349"/>
      <w:r w:rsidRPr="005D3D3A">
        <w:rPr>
          <w:lang w:val="en-GB"/>
        </w:rPr>
        <w:lastRenderedPageBreak/>
        <w:t>Results</w:t>
      </w:r>
      <w:bookmarkEnd w:id="45"/>
    </w:p>
    <w:p w14:paraId="32738173" w14:textId="6656BB4E" w:rsidR="00974C60" w:rsidRPr="005D3D3A" w:rsidRDefault="006A1A3D" w:rsidP="00974C60">
      <w:pPr>
        <w:pStyle w:val="berschrift2"/>
        <w:rPr>
          <w:lang w:val="en-GB"/>
        </w:rPr>
      </w:pPr>
      <w:bookmarkStart w:id="46" w:name="_Toc211588350"/>
      <w:r w:rsidRPr="005D3D3A">
        <w:rPr>
          <w:lang w:val="en-GB"/>
        </w:rPr>
        <w:t>Levodopa medication shows no effect on ECG features</w:t>
      </w:r>
      <w:bookmarkEnd w:id="46"/>
    </w:p>
    <w:p w14:paraId="70DFCCCB" w14:textId="7777777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r w:rsidRPr="005D3D3A">
        <w:rPr>
          <w:lang w:val="en-GB"/>
        </w:rPr>
        <w:t>).</w:t>
      </w:r>
      <w:del w:id="47"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proofErr w:type="spellStart"/>
      <w:r w:rsidR="00715AFE" w:rsidRPr="005D3D3A">
        <w:rPr>
          <w:lang w:val="en-GB"/>
        </w:rPr>
        <w:t>MedOff</w:t>
      </w:r>
      <w:proofErr w:type="spellEnd"/>
      <w:r w:rsidR="00715AFE" w:rsidRPr="005D3D3A">
        <w:rPr>
          <w:lang w:val="en-GB"/>
        </w:rPr>
        <w:t xml:space="preserve">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w:t>
      </w:r>
      <w:proofErr w:type="spellStart"/>
      <w:r w:rsidR="00F3642D" w:rsidRPr="005D3D3A">
        <w:rPr>
          <w:lang w:val="en-GB"/>
        </w:rPr>
        <w:t>MedOn</w:t>
      </w:r>
      <w:proofErr w:type="spellEnd"/>
      <w:r w:rsidR="00F3642D" w:rsidRPr="005D3D3A">
        <w:rPr>
          <w:lang w:val="en-GB"/>
        </w:rPr>
        <w:t xml:space="preserve"> (75bpm) with </w:t>
      </w:r>
      <w:proofErr w:type="spellStart"/>
      <w:r w:rsidR="00F3642D" w:rsidRPr="005D3D3A">
        <w:rPr>
          <w:lang w:val="en-GB"/>
        </w:rPr>
        <w:t>MedOff</w:t>
      </w:r>
      <w:proofErr w:type="spellEnd"/>
      <w:r w:rsidR="00F3642D" w:rsidRPr="005D3D3A">
        <w:rPr>
          <w:lang w:val="en-GB"/>
        </w:rPr>
        <w:t xml:space="preserve">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5648" behindDoc="0" locked="0" layoutInCell="1" allowOverlap="1" wp14:anchorId="6707183B" wp14:editId="38106C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286B6237" w:rsidR="000061B6" w:rsidRPr="00CF01EC" w:rsidRDefault="000061B6" w:rsidP="00CF01EC">
                            <w:pPr>
                              <w:pStyle w:val="Beschriftung"/>
                              <w:spacing w:line="240" w:lineRule="auto"/>
                              <w:rPr>
                                <w:i w:val="0"/>
                                <w:sz w:val="24"/>
                                <w:szCs w:val="24"/>
                                <w:lang w:val="en-US"/>
                              </w:rPr>
                            </w:pPr>
                            <w:bookmarkStart w:id="48"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5</w:t>
                            </w:r>
                            <w:r>
                              <w:rPr>
                                <w:noProof/>
                              </w:rPr>
                              <w:fldChar w:fldCharType="end"/>
                            </w:r>
                            <w:bookmarkEnd w:id="48"/>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30" type="#_x0000_t202" style="position:absolute;left:0;text-align:left;margin-left:0;margin-top:363.15pt;width:45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" stroked="f">
                <v:textbox style="mso-fit-shape-to-text:t" inset="0,0,0,0">
                  <w:txbxContent>
                    <w:p w14:paraId="2E348C45" w14:textId="286B6237" w:rsidR="000061B6" w:rsidRPr="00CF01EC" w:rsidRDefault="000061B6" w:rsidP="00CF01EC">
                      <w:pPr>
                        <w:pStyle w:val="Beschriftung"/>
                        <w:spacing w:line="240" w:lineRule="auto"/>
                        <w:rPr>
                          <w:i w:val="0"/>
                          <w:sz w:val="24"/>
                          <w:szCs w:val="24"/>
                          <w:lang w:val="en-US"/>
                        </w:rPr>
                      </w:pPr>
                      <w:bookmarkStart w:id="49"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5</w:t>
                      </w:r>
                      <w:r>
                        <w:rPr>
                          <w:noProof/>
                        </w:rPr>
                        <w:fldChar w:fldCharType="end"/>
                      </w:r>
                      <w:bookmarkEnd w:id="49"/>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3600" behindDoc="0" locked="0" layoutInCell="1" allowOverlap="1" wp14:anchorId="6AC391D9" wp14:editId="6912F0F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berschrift2"/>
        <w:rPr>
          <w:lang w:val="en-GB"/>
        </w:rPr>
      </w:pPr>
      <w:bookmarkStart w:id="50" w:name="_Toc211588351"/>
      <w:r w:rsidRPr="005D3D3A">
        <w:rPr>
          <w:lang w:val="en-GB"/>
        </w:rPr>
        <w:t>Medication indicates modulation of HEP and phase coherence</w:t>
      </w:r>
      <w:bookmarkEnd w:id="50"/>
    </w:p>
    <w:p w14:paraId="3F8C4D90" w14:textId="6D1C0BEB" w:rsidR="00E36699" w:rsidRDefault="00423E1D" w:rsidP="00535AD0">
      <w:pPr>
        <w:rPr>
          <w:rFonts w:cs="CMU Serif Roman"/>
          <w:noProof/>
          <w:lang w:val="en-GB"/>
        </w:rPr>
      </w:pPr>
      <w:r>
        <w:rPr>
          <w:rFonts w:cs="CMU Serif Roman"/>
          <w:noProof/>
          <w:lang w:val="en-GB"/>
        </w:rPr>
        <w:t>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r-peak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A</w:t>
      </w:r>
      <w:r>
        <w:rPr>
          <w:rFonts w:cs="CMU Serif Roman"/>
          <w:noProof/>
          <w:lang w:val="en-GB"/>
        </w:rPr>
        <w:t>). No visual changes could be discerned in the STN electrodes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B</w:t>
      </w:r>
      <w:r>
        <w:rPr>
          <w:rFonts w:cs="CMU Serif Roman"/>
          <w:noProof/>
          <w:lang w:val="en-GB"/>
        </w:rPr>
        <w:t xml:space="preserve">).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w:t>
      </w:r>
      <w:r w:rsidR="00E36699">
        <w:rPr>
          <w:rFonts w:cs="CMU Serif Roman"/>
          <w:noProof/>
          <w:lang w:val="en-GB"/>
        </w:rPr>
        <w:lastRenderedPageBreak/>
        <w:t xml:space="preserve">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6128" behindDoc="0" locked="0" layoutInCell="1" allowOverlap="1" wp14:anchorId="00EC1F89" wp14:editId="16B2D573">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0061B6" w:rsidRPr="002D7A35" w:rsidRDefault="000061B6"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0061B6" w:rsidRPr="002D7A35" w:rsidRDefault="000061B6"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0061B6" w:rsidRDefault="000061B6" w:rsidP="002D7A35">
                              <w:pPr>
                                <w:pStyle w:val="Standard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2"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1" style="position:absolute;left:0;text-align:left;margin-left:-29pt;margin-top:220pt;width:510.25pt;height:408.2pt;z-index:251696128;mso-position-horizontal-relative:margin;mso-width-relative:margin;mso-height-relative:margin" coordorigin="-578,-2079" coordsize="114089,75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2" type="#_x0000_t75" style="position:absolute;left:3407;top:36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">
                  <v:imagedata r:id="rId23" o:title=""/>
                </v:shape>
                <v:shape id="Textfeld 7" o:spid="_x0000_s1033" type="#_x0000_t202" style="position:absolute;left:-578;top:-2079;width:3155;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4E568BEB" w14:textId="77777777" w:rsidR="000061B6" w:rsidRPr="002D7A35" w:rsidRDefault="000061B6"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4" type="#_x0000_t202" style="position:absolute;left:57378;top:-1323;width:3074;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69429D18" w14:textId="77777777" w:rsidR="000061B6" w:rsidRPr="002D7A35" w:rsidRDefault="000061B6"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5" type="#_x0000_t202" style="position:absolute;left:28951;top:36115;width:3048;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3B91A30C" w14:textId="77777777" w:rsidR="000061B6" w:rsidRDefault="000061B6" w:rsidP="002D7A35">
                        <w:pPr>
                          <w:pStyle w:val="StandardWeb"/>
                        </w:pPr>
                        <w:r>
                          <w:rPr>
                            <w:rFonts w:asciiTheme="minorHAnsi" w:hAnsi="Aptos" w:cstheme="minorBidi"/>
                            <w:color w:val="000000" w:themeColor="text1"/>
                            <w:kern w:val="24"/>
                            <w:sz w:val="36"/>
                            <w:szCs w:val="36"/>
                          </w:rPr>
                          <w:t>C</w:t>
                        </w:r>
                      </w:p>
                    </w:txbxContent>
                  </v:textbox>
                </v:shape>
                <v:shape id="Grafik 54" o:spid="_x0000_s1036" type="#_x0000_t75" style="position:absolute;left:3412;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">
                  <v:imagedata r:id="rId24" o:title=""/>
                </v:shape>
                <v:shape id="Grafik 55" o:spid="_x0000_s1037" type="#_x0000_t75" style="position:absolute;left:3177;top: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">
                  <v:imagedata r:id="rId25" o:title=""/>
                </v:shape>
                <v:shape id="Grafik 56" o:spid="_x0000_s1038" type="#_x0000_t75" style="position:absolute;left:61306;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">
                  <v:imagedata r:id="rId26" o:title=""/>
                </v:shape>
                <v:shape id="Grafik 57" o:spid="_x0000_s1039" type="#_x0000_t75" style="position:absolute;left:61310;top:97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">
                  <v:imagedata r:id="rId27"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12BD85CD"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w:t>
      </w:r>
      <w:proofErr w:type="spellStart"/>
      <w:r w:rsidR="00264644">
        <w:rPr>
          <w:rFonts w:cs="CMU Serif Roman"/>
          <w:lang w:val="en-GB"/>
        </w:rPr>
        <w:t>MedOn</w:t>
      </w:r>
      <w:proofErr w:type="spellEnd"/>
      <w:r w:rsidR="00264644">
        <w:rPr>
          <w:rFonts w:cs="CMU Serif Roman"/>
          <w:lang w:val="en-GB"/>
        </w:rPr>
        <w:t xml:space="preserve">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w:lastRenderedPageBreak/>
        <mc:AlternateContent>
          <mc:Choice Requires="wps">
            <w:drawing>
              <wp:anchor distT="0" distB="0" distL="114300" distR="114300" simplePos="0" relativeHeight="251698176" behindDoc="0" locked="0" layoutInCell="1" allowOverlap="1" wp14:anchorId="59C036DE" wp14:editId="65B36C93">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114AEEB" w:rsidR="000061B6" w:rsidRPr="008F3EED" w:rsidRDefault="000061B6" w:rsidP="003E4154">
                            <w:pPr>
                              <w:pStyle w:val="Beschriftung"/>
                              <w:spacing w:line="240" w:lineRule="auto"/>
                              <w:rPr>
                                <w:rFonts w:cs="CMU Serif Roman"/>
                                <w:i w:val="0"/>
                                <w:noProof/>
                                <w:sz w:val="24"/>
                                <w:szCs w:val="24"/>
                                <w:lang w:val="en-US"/>
                              </w:rPr>
                            </w:pPr>
                            <w:bookmarkStart w:id="51"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6</w:t>
                            </w:r>
                            <w:r>
                              <w:fldChar w:fldCharType="end"/>
                            </w:r>
                            <w:bookmarkEnd w:id="51"/>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40" type="#_x0000_t202" style="position:absolute;left:0;text-align:left;margin-left:399.8pt;margin-top:.05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" stroked="f">
                <v:textbox style="mso-fit-shape-to-text:t" inset="0,0,0,0">
                  <w:txbxContent>
                    <w:p w14:paraId="7EF3B595" w14:textId="3114AEEB" w:rsidR="000061B6" w:rsidRPr="008F3EED" w:rsidRDefault="000061B6" w:rsidP="003E4154">
                      <w:pPr>
                        <w:pStyle w:val="Beschriftung"/>
                        <w:spacing w:line="240" w:lineRule="auto"/>
                        <w:rPr>
                          <w:rFonts w:cs="CMU Serif Roman"/>
                          <w:i w:val="0"/>
                          <w:noProof/>
                          <w:sz w:val="24"/>
                          <w:szCs w:val="24"/>
                          <w:lang w:val="en-US"/>
                        </w:rPr>
                      </w:pPr>
                      <w:bookmarkStart w:id="52"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6</w:t>
                      </w:r>
                      <w:r>
                        <w:fldChar w:fldCharType="end"/>
                      </w:r>
                      <w:bookmarkEnd w:id="52"/>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w:t>
      </w:r>
      <w:proofErr w:type="spellStart"/>
      <w:r w:rsidR="002E537F">
        <w:rPr>
          <w:rFonts w:cs="CMU Serif Roman"/>
          <w:lang w:val="en-GB"/>
        </w:rPr>
        <w:t>MedOn</w:t>
      </w:r>
      <w:proofErr w:type="spellEnd"/>
      <w:r w:rsidR="002E537F">
        <w:rPr>
          <w:rFonts w:cs="CMU Serif Roman"/>
          <w:lang w:val="en-GB"/>
        </w:rPr>
        <w:t xml:space="preserve">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xml:space="preserve">). Rebound of the MedOn HEP amplitude after its peak occurred around 300ms after r-peak. This appeared steeper than the </w:t>
      </w:r>
      <w:proofErr w:type="spellStart"/>
      <w:r w:rsidR="002E537F">
        <w:rPr>
          <w:rFonts w:cs="CMU Serif Roman"/>
          <w:lang w:val="en-GB"/>
        </w:rPr>
        <w:t>MedOff</w:t>
      </w:r>
      <w:proofErr w:type="spellEnd"/>
      <w:r w:rsidR="002E537F">
        <w:rPr>
          <w:rFonts w:cs="CMU Serif Roman"/>
          <w:lang w:val="en-GB"/>
        </w:rPr>
        <w:t xml:space="preserve"> rebound which happened a</w:t>
      </w:r>
      <w:r w:rsidR="00C54589">
        <w:rPr>
          <w:rFonts w:cs="CMU Serif Roman"/>
          <w:lang w:val="en-GB"/>
        </w:rPr>
        <w:t>t</w:t>
      </w:r>
      <w:r w:rsidR="002E537F">
        <w:rPr>
          <w:rFonts w:cs="CMU Serif Roman"/>
          <w:lang w:val="en-GB"/>
        </w:rPr>
        <w:t xml:space="preserve"> 400ms after r-peak. During this rebound period </w:t>
      </w:r>
      <w:proofErr w:type="spellStart"/>
      <w:r w:rsidR="002E537F">
        <w:rPr>
          <w:rFonts w:cs="CMU Serif Roman"/>
          <w:lang w:val="en-GB"/>
        </w:rPr>
        <w:t>MedOff</w:t>
      </w:r>
      <w:proofErr w:type="spellEnd"/>
      <w:r w:rsidR="002E537F">
        <w:rPr>
          <w:rFonts w:cs="CMU Serif Roman"/>
          <w:lang w:val="en-GB"/>
        </w:rPr>
        <w:t xml:space="preserve">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w:t>
      </w:r>
      <w:proofErr w:type="spellStart"/>
      <w:r w:rsidR="00C54589">
        <w:rPr>
          <w:rFonts w:cs="CMU Serif Roman"/>
          <w:lang w:val="en-GB"/>
        </w:rPr>
        <w:t>MedOn</w:t>
      </w:r>
      <w:proofErr w:type="spellEnd"/>
      <w:r w:rsidR="00C54589">
        <w:rPr>
          <w:rFonts w:cs="CMU Serif Roman"/>
          <w:lang w:val="en-GB"/>
        </w:rPr>
        <w:t xml:space="preserve">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w:t>
      </w:r>
      <w:proofErr w:type="spellStart"/>
      <w:r w:rsidR="00103A2A">
        <w:rPr>
          <w:rFonts w:cs="CMU Serif Roman"/>
          <w:lang w:val="en-GB"/>
        </w:rPr>
        <w:t>MedOff</w:t>
      </w:r>
      <w:proofErr w:type="spellEnd"/>
      <w:r w:rsidR="00103A2A">
        <w:rPr>
          <w:rFonts w:cs="CMU Serif Roman"/>
          <w:lang w:val="en-GB"/>
        </w:rPr>
        <w:t xml:space="preserve">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xml:space="preserve">) or </w:t>
      </w:r>
      <w:proofErr w:type="spellStart"/>
      <w:r w:rsidR="00B069B3">
        <w:rPr>
          <w:rFonts w:cs="CMU Serif Roman"/>
          <w:lang w:val="en-GB"/>
        </w:rPr>
        <w:t>MedOn</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2F75523D" w14:textId="78E22A90" w:rsidR="00D042E4" w:rsidRDefault="009F3337" w:rsidP="00535AD0">
      <w:pPr>
        <w:rPr>
          <w:rFonts w:cs="CMU Serif Roman"/>
          <w:lang w:val="en-GB"/>
        </w:rPr>
      </w:pPr>
      <w:r>
        <w:rPr>
          <w:noProof/>
        </w:rPr>
        <w:lastRenderedPageBreak/>
        <mc:AlternateContent>
          <mc:Choice Requires="wps">
            <w:drawing>
              <wp:anchor distT="0" distB="0" distL="114300" distR="114300" simplePos="0" relativeHeight="251694080" behindDoc="0" locked="0" layoutInCell="1" allowOverlap="1" wp14:anchorId="30817069" wp14:editId="2F592E67">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3B11D354" w:rsidR="000061B6" w:rsidRPr="00381521" w:rsidRDefault="000061B6" w:rsidP="003E4154">
                            <w:pPr>
                              <w:pStyle w:val="Beschriftung"/>
                              <w:spacing w:line="240" w:lineRule="auto"/>
                              <w:rPr>
                                <w:rFonts w:cs="CMU Serif Roman"/>
                                <w:i w:val="0"/>
                                <w:iCs w:val="0"/>
                                <w:noProof/>
                                <w:sz w:val="24"/>
                                <w:szCs w:val="24"/>
                                <w:lang w:val="en-US"/>
                              </w:rPr>
                            </w:pPr>
                            <w:bookmarkStart w:id="53"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7</w:t>
                            </w:r>
                            <w:r>
                              <w:fldChar w:fldCharType="end"/>
                            </w:r>
                            <w:bookmarkEnd w:id="53"/>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1" type="#_x0000_t202" style="position:absolute;left:0;text-align:left;margin-left:0;margin-top:301.4pt;width:451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" stroked="f">
                <v:textbox style="mso-fit-shape-to-text:t" inset="0,0,0,0">
                  <w:txbxContent>
                    <w:p w14:paraId="6DAF6A57" w14:textId="3B11D354" w:rsidR="000061B6" w:rsidRPr="00381521" w:rsidRDefault="000061B6" w:rsidP="003E4154">
                      <w:pPr>
                        <w:pStyle w:val="Beschriftung"/>
                        <w:spacing w:line="240" w:lineRule="auto"/>
                        <w:rPr>
                          <w:rFonts w:cs="CMU Serif Roman"/>
                          <w:i w:val="0"/>
                          <w:iCs w:val="0"/>
                          <w:noProof/>
                          <w:sz w:val="24"/>
                          <w:szCs w:val="24"/>
                          <w:lang w:val="en-US"/>
                        </w:rPr>
                      </w:pPr>
                      <w:bookmarkStart w:id="54"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7</w:t>
                      </w:r>
                      <w:r>
                        <w:fldChar w:fldCharType="end"/>
                      </w:r>
                      <w:bookmarkEnd w:id="54"/>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2272" behindDoc="0" locked="0" layoutInCell="1" allowOverlap="1" wp14:anchorId="02A6C29F" wp14:editId="58BC602F">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0061B6" w:rsidRPr="00B069B3" w:rsidRDefault="000061B6"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0061B6" w:rsidRPr="00B069B3" w:rsidRDefault="000061B6"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0061B6" w:rsidRPr="00B069B3" w:rsidRDefault="000061B6"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0061B6" w:rsidRPr="00B069B3" w:rsidRDefault="000061B6"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0061B6" w:rsidRPr="005D3D3A" w:rsidRDefault="000061B6"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0061B6" w:rsidRPr="005D3D3A" w:rsidRDefault="000061B6"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2" style="position:absolute;left:0;text-align:left;margin-left:0;margin-top:0;width:510.25pt;height:293.45pt;z-index:251702272;mso-position-horizontal:center;mso-position-horizontal-relative:margin;mso-width-relative:margin" coordsize="65900,37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">
                <v:group id="Group 1" o:spid="_x0000_s1043" style="position:absolute;top:13418;width:65733;height:23853" coordorigin="-1082,1385" coordsize="119547,31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">
                  <v:shape id="Grafik 3" o:spid="_x0000_s1044" type="#_x0000_t75" style="position:absolute;left:2302;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">
                    <v:imagedata r:id="rId32" o:title=""/>
                  </v:shape>
                  <v:shape id="Grafik 4" o:spid="_x0000_s1045" type="#_x0000_t75" style="position:absolute;left:61314;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">
                    <v:imagedata r:id="rId33" o:title=""/>
                  </v:shape>
                  <v:shape id="Textfeld 5" o:spid="_x0000_s1046" type="#_x0000_t202" style="position:absolute;left:-1082;top:12185;width:550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" filled="f" stroked="f">
                    <v:textbox>
                      <w:txbxContent>
                        <w:p w14:paraId="4393999A" w14:textId="77777777" w:rsidR="000061B6" w:rsidRPr="00B069B3" w:rsidRDefault="000061B6"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7" type="#_x0000_t202" style="position:absolute;left:58700;top:12060;width:2902;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" filled="f" stroked="f">
                    <v:textbox>
                      <w:txbxContent>
                        <w:p w14:paraId="7991B273" w14:textId="77777777" w:rsidR="000061B6" w:rsidRPr="00B069B3" w:rsidRDefault="000061B6"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8" style="position:absolute;left:216;width:65684;height:2214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">
                  <v:group id="Gruppieren 25" o:spid="_x0000_s1049" style="position:absolute;left:-809;top:-663;width:121174;height:3350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">
                    <v:shape id="Grafik 26" o:spid="_x0000_s1050" type="#_x0000_t75" style="position:absolute;left:2423;top:2077;width:58253;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">
                      <v:imagedata r:id="rId34" o:title=""/>
                    </v:shape>
                    <v:shape id="Grafik 27" o:spid="_x0000_s1051" type="#_x0000_t75" style="position:absolute;left:62251;top:2077;width:58114;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">
                      <v:imagedata r:id="rId35" o:title=""/>
                    </v:shape>
                    <v:shape id="Textfeld 5" o:spid="_x0000_s1052" type="#_x0000_t202" style="position:absolute;left:-809;top:-663;width:4889;height:4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" filled="f" stroked="f">
                      <v:textbox>
                        <w:txbxContent>
                          <w:p w14:paraId="2A45349C" w14:textId="77777777" w:rsidR="000061B6" w:rsidRPr="00B069B3" w:rsidRDefault="000061B6"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3" type="#_x0000_t202" style="position:absolute;left:59354;top:-500;width:891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" filled="f" stroked="f">
                      <v:textbox>
                        <w:txbxContent>
                          <w:p w14:paraId="3C0019DE" w14:textId="77777777" w:rsidR="000061B6" w:rsidRPr="00B069B3" w:rsidRDefault="000061B6"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4" type="#_x0000_t86" style="position:absolute;left:35134;top:7257;width:691;height:17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" adj="0" strokecolor="black [3213]">
                    <v:stroke joinstyle="miter"/>
                  </v:shape>
                  <v:shape id="Textfeld 2" o:spid="_x0000_s1055" type="#_x0000_t202" style="position:absolute;left:33573;top:13701;width:6842;height:5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" filled="f" stroked="f">
                    <v:textbox>
                      <w:txbxContent>
                        <w:p w14:paraId="6AED2147" w14:textId="77777777" w:rsidR="000061B6" w:rsidRPr="005D3D3A" w:rsidRDefault="000061B6"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6" type="#_x0000_t86" style="position:absolute;left:90578;top:10590;width:592;height:984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" adj="0" strokecolor="black [3213]">
                    <v:stroke joinstyle="miter"/>
                  </v:shape>
                  <v:shape id="Textfeld 9" o:spid="_x0000_s1057" type="#_x0000_t202" style="position:absolute;left:89092;top:13371;width:732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" filled="f" stroked="f">
                    <v:textbox>
                      <w:txbxContent>
                        <w:p w14:paraId="26229383" w14:textId="77777777" w:rsidR="000061B6" w:rsidRPr="005D3D3A" w:rsidRDefault="000061B6"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0FEA321B" w14:textId="77777777" w:rsidR="009F3337" w:rsidRDefault="009F3337" w:rsidP="00535AD0">
      <w:pPr>
        <w:rPr>
          <w:rFonts w:cs="CMU Serif Roman"/>
          <w:lang w:val="en-GB"/>
        </w:rPr>
      </w:pPr>
    </w:p>
    <w:p w14:paraId="38076A17" w14:textId="0BAB31B5"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 xml:space="preserve">indicated a significant increase in </w:t>
      </w:r>
      <w:proofErr w:type="spellStart"/>
      <w:r w:rsidR="00264550">
        <w:rPr>
          <w:rFonts w:cs="CMU Serif Roman"/>
          <w:lang w:val="en-GB"/>
        </w:rPr>
        <w:t>MedOff</w:t>
      </w:r>
      <w:proofErr w:type="spellEnd"/>
      <w:r w:rsidR="00264550">
        <w:rPr>
          <w:rFonts w:cs="CMU Serif Roman"/>
          <w:lang w:val="en-GB"/>
        </w:rPr>
        <w:t xml:space="preserve">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proofErr w:type="spellStart"/>
      <w:r w:rsidR="005D34B0">
        <w:rPr>
          <w:rFonts w:cs="CMU Serif Roman"/>
          <w:lang w:val="en-GB"/>
        </w:rPr>
        <w:lastRenderedPageBreak/>
        <w:t>MedOff</w:t>
      </w:r>
      <w:proofErr w:type="spellEnd"/>
      <w:r w:rsidR="005D34B0">
        <w:rPr>
          <w:rFonts w:cs="CMU Serif Roman"/>
          <w:lang w:val="en-GB"/>
        </w:rPr>
        <w:t xml:space="preserve">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of significance is mainly spread over the entire time axis, except for alpha range cluster which only appeared 200ms after r-peak. </w:t>
      </w:r>
      <w:proofErr w:type="spellStart"/>
      <w:r w:rsidR="005D34B0">
        <w:rPr>
          <w:rFonts w:cs="CMU Serif Roman"/>
          <w:lang w:val="en-GB"/>
        </w:rPr>
        <w:t>MedOff</w:t>
      </w:r>
      <w:proofErr w:type="spellEnd"/>
      <w:r w:rsidR="005D34B0">
        <w:rPr>
          <w:rFonts w:cs="CMU Serif Roman"/>
          <w:lang w:val="en-GB"/>
        </w:rPr>
        <w:t xml:space="preserve"> showed stronger power in the beta range in parietal regions (mean </w:t>
      </w:r>
      <w:proofErr w:type="gramStart"/>
      <w:r w:rsidR="005D34B0">
        <w:rPr>
          <w:rFonts w:cs="CMU Serif Roman"/>
          <w:lang w:val="en-GB"/>
        </w:rPr>
        <w:t>t(</w:t>
      </w:r>
      <w:proofErr w:type="gramEnd"/>
      <w:r w:rsidR="005D34B0">
        <w:rPr>
          <w:rFonts w:cs="CMU Serif Roman"/>
          <w:lang w:val="en-GB"/>
        </w:rPr>
        <w:t>7) = 3,195, mean d = 1,208)</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 xml:space="preserve">Less power changes were modulated by medication in the STN electrodes. STN left showed no indication of stronger modulation, just more prevalence for higher power in </w:t>
      </w:r>
      <w:proofErr w:type="spellStart"/>
      <w:r w:rsidR="00486AE5">
        <w:rPr>
          <w:rFonts w:cs="CMU Serif Roman"/>
          <w:lang w:val="en-GB"/>
        </w:rPr>
        <w:t>MedOn</w:t>
      </w:r>
      <w:proofErr w:type="spellEnd"/>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cluster shortly after r-peak until 400ms </w:t>
      </w:r>
      <w:r w:rsidR="00984977" w:rsidRPr="00003A61">
        <w:rPr>
          <w:rFonts w:cs="CMU Serif Roman"/>
          <w:noProof/>
        </w:rPr>
        <mc:AlternateContent>
          <mc:Choice Requires="wpg">
            <w:drawing>
              <wp:anchor distT="0" distB="0" distL="114300" distR="114300" simplePos="0" relativeHeight="251708416" behindDoc="0" locked="0" layoutInCell="1" allowOverlap="1" wp14:anchorId="5AA64416" wp14:editId="79A20183">
                <wp:simplePos x="0" y="0"/>
                <wp:positionH relativeFrom="margin">
                  <wp:posOffset>-365085</wp:posOffset>
                </wp:positionH>
                <wp:positionV relativeFrom="paragraph">
                  <wp:posOffset>2694835</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36"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0"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0061B6" w:rsidRDefault="000061B6" w:rsidP="00003A61">
                              <w:pPr>
                                <w:pStyle w:val="Standard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0061B6" w:rsidRDefault="000061B6" w:rsidP="00003A61">
                              <w:pPr>
                                <w:pStyle w:val="Standard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0061B6" w:rsidRDefault="000061B6" w:rsidP="00003A61">
                              <w:pPr>
                                <w:pStyle w:val="Standard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0061B6" w:rsidRDefault="000061B6" w:rsidP="00003A61">
                              <w:pPr>
                                <w:pStyle w:val="Standard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0061B6" w:rsidRDefault="000061B6" w:rsidP="00003A6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8" style="position:absolute;left:0;text-align:left;margin-left:-28.75pt;margin-top:212.2pt;width:510.25pt;height:411pt;z-index:251708416;mso-position-horizontal-relative:margin;mso-width-relative:margin;mso-height-relative:margin" coordsize="112735,7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">
                <v:shape id="Grafik 3" o:spid="_x0000_s1059" type="#_x0000_t75" style="position:absolute;left:2492;top:36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">
                  <v:imagedata r:id="rId41" o:title=""/>
                  <o:lock v:ext="edit" aspectratio="f"/>
                </v:shape>
                <v:shape id="Grafik 4" o:spid="_x0000_s1060" type="#_x0000_t75" style="position:absolute;left:2492;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">
                  <v:imagedata r:id="rId42" o:title=""/>
                  <o:lock v:ext="edit" aspectratio="f"/>
                </v:shape>
                <v:shape id="Grafik 5" o:spid="_x0000_s1061" type="#_x0000_t75" style="position:absolute;left:24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">
                  <v:imagedata r:id="rId43" o:title=""/>
                  <o:lock v:ext="edit" aspectratio="f"/>
                </v:shape>
                <v:shape id="Grafik 6" o:spid="_x0000_s1062" type="#_x0000_t75" style="position:absolute;left:60535;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">
                  <v:imagedata r:id="rId44" o:title=""/>
                  <o:lock v:ext="edit" aspectratio="f"/>
                </v:shape>
                <v:shape id="Grafik 8" o:spid="_x0000_s1063" type="#_x0000_t75" style="position:absolute;left:605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">
                  <v:imagedata r:id="rId45" o:title=""/>
                  <o:lock v:ext="edit" aspectratio="f"/>
                </v:shape>
                <v:shape id="_x0000_s1064" type="#_x0000_t202" style="position:absolute;width:2814;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52C8E23C" w14:textId="77777777" w:rsidR="000061B6" w:rsidRDefault="000061B6" w:rsidP="00003A61">
                        <w:pPr>
                          <w:pStyle w:val="StandardWeb"/>
                        </w:pPr>
                        <w:r>
                          <w:rPr>
                            <w:rFonts w:ascii="Segoe UI" w:hAnsi="Segoe UI" w:cs="Segoe UI"/>
                            <w:color w:val="000000" w:themeColor="text1"/>
                            <w:kern w:val="24"/>
                            <w:sz w:val="16"/>
                            <w:szCs w:val="16"/>
                          </w:rPr>
                          <w:t>A</w:t>
                        </w:r>
                      </w:p>
                    </w:txbxContent>
                  </v:textbox>
                </v:shape>
                <v:shape id="Textfeld 16" o:spid="_x0000_s1065" type="#_x0000_t202" style="position:absolute;left:5;top:34864;width:272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007240E" w14:textId="77777777" w:rsidR="000061B6" w:rsidRDefault="000061B6" w:rsidP="00003A61">
                        <w:pPr>
                          <w:pStyle w:val="StandardWeb"/>
                        </w:pPr>
                        <w:r>
                          <w:rPr>
                            <w:rFonts w:ascii="Segoe UI" w:hAnsi="Segoe UI" w:cs="Segoe UI"/>
                            <w:color w:val="000000" w:themeColor="text1"/>
                            <w:kern w:val="24"/>
                            <w:sz w:val="16"/>
                            <w:szCs w:val="16"/>
                          </w:rPr>
                          <w:t>B</w:t>
                        </w:r>
                      </w:p>
                    </w:txbxContent>
                  </v:textbox>
                </v:shape>
                <v:shape id="Textfeld 17" o:spid="_x0000_s1066" type="#_x0000_t202" style="position:absolute;left:155;top:51804;width:2785;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E2F89FA" w14:textId="77777777" w:rsidR="000061B6" w:rsidRDefault="000061B6" w:rsidP="00003A61">
                        <w:pPr>
                          <w:pStyle w:val="StandardWeb"/>
                        </w:pPr>
                        <w:r>
                          <w:rPr>
                            <w:rFonts w:ascii="Segoe UI" w:hAnsi="Segoe UI" w:cs="Segoe UI"/>
                            <w:color w:val="000000" w:themeColor="text1"/>
                            <w:kern w:val="24"/>
                            <w:sz w:val="16"/>
                            <w:szCs w:val="16"/>
                          </w:rPr>
                          <w:t>C</w:t>
                        </w:r>
                      </w:p>
                    </w:txbxContent>
                  </v:textbox>
                </v:shape>
                <v:shape id="Textfeld 17" o:spid="_x0000_s1067" type="#_x0000_t202" style="position:absolute;left:58223;width:287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47997C92" w14:textId="77777777" w:rsidR="000061B6" w:rsidRDefault="000061B6" w:rsidP="00003A61">
                        <w:pPr>
                          <w:pStyle w:val="StandardWeb"/>
                        </w:pPr>
                        <w:r>
                          <w:rPr>
                            <w:rFonts w:ascii="Segoe UI" w:hAnsi="Segoe UI" w:cs="Segoe UI"/>
                            <w:color w:val="000000" w:themeColor="text1"/>
                            <w:kern w:val="24"/>
                            <w:sz w:val="16"/>
                            <w:szCs w:val="16"/>
                          </w:rPr>
                          <w:t>D</w:t>
                        </w:r>
                      </w:p>
                    </w:txbxContent>
                  </v:textbox>
                </v:shape>
                <v:shape id="Textfeld 18" o:spid="_x0000_s1068" type="#_x0000_t202" style="position:absolute;left:58225;top:34862;width:267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BBB48CC" w14:textId="77777777" w:rsidR="000061B6" w:rsidRDefault="000061B6" w:rsidP="00003A6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0464" behindDoc="0" locked="0" layoutInCell="1" allowOverlap="1" wp14:anchorId="4BAE4D72" wp14:editId="5720FC3E">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F6AAA75" w:rsidR="000061B6" w:rsidRPr="005C338F" w:rsidRDefault="000061B6" w:rsidP="003B303E">
                            <w:pPr>
                              <w:pStyle w:val="Beschriftung"/>
                              <w:spacing w:line="240" w:lineRule="auto"/>
                              <w:rPr>
                                <w:rFonts w:cs="CMU Serif Roman"/>
                                <w:sz w:val="24"/>
                                <w:szCs w:val="24"/>
                                <w:lang w:val="en-GB"/>
                              </w:rPr>
                            </w:pPr>
                            <w:bookmarkStart w:id="55"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8</w:t>
                            </w:r>
                            <w:r>
                              <w:fldChar w:fldCharType="end"/>
                            </w:r>
                            <w:bookmarkEnd w:id="55"/>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xml:space="preserve">) and the right STN electrodes. Time frequency plots have the difference of </w:t>
                            </w:r>
                            <w:proofErr w:type="spellStart"/>
                            <w:r w:rsidRPr="003B303E">
                              <w:rPr>
                                <w:i w:val="0"/>
                                <w:iCs w:val="0"/>
                                <w:lang w:val="en-GB"/>
                              </w:rPr>
                              <w:t>MedOn-MedOff</w:t>
                            </w:r>
                            <w:proofErr w:type="spellEnd"/>
                            <w:r w:rsidRPr="003B303E">
                              <w:rPr>
                                <w:i w:val="0"/>
                                <w:iCs w:val="0"/>
                                <w:lang w:val="en-GB"/>
                              </w:rPr>
                              <w:t xml:space="preserve">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9" type="#_x0000_t202" style="position:absolute;left:0;text-align:left;margin-left:0;margin-top:626.7pt;width:451.45pt;height:.05pt;z-index:2517104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" stroked="f">
                <v:textbox style="mso-fit-shape-to-text:t" inset="0,0,0,0">
                  <w:txbxContent>
                    <w:p w14:paraId="30AE5BA3" w14:textId="2F6AAA75" w:rsidR="000061B6" w:rsidRPr="005C338F" w:rsidRDefault="000061B6" w:rsidP="003B303E">
                      <w:pPr>
                        <w:pStyle w:val="Beschriftung"/>
                        <w:spacing w:line="240" w:lineRule="auto"/>
                        <w:rPr>
                          <w:rFonts w:cs="CMU Serif Roman"/>
                          <w:sz w:val="24"/>
                          <w:szCs w:val="24"/>
                          <w:lang w:val="en-GB"/>
                        </w:rPr>
                      </w:pPr>
                      <w:bookmarkStart w:id="56"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8</w:t>
                      </w:r>
                      <w:r>
                        <w:fldChar w:fldCharType="end"/>
                      </w:r>
                      <w:bookmarkEnd w:id="56"/>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xml:space="preserve">) and the right STN electrodes. Time frequency plots have the difference of </w:t>
                      </w:r>
                      <w:proofErr w:type="spellStart"/>
                      <w:r w:rsidRPr="003B303E">
                        <w:rPr>
                          <w:i w:val="0"/>
                          <w:iCs w:val="0"/>
                          <w:lang w:val="en-GB"/>
                        </w:rPr>
                        <w:t>MedOn-MedOff</w:t>
                      </w:r>
                      <w:proofErr w:type="spellEnd"/>
                      <w:r w:rsidRPr="003B303E">
                        <w:rPr>
                          <w:i w:val="0"/>
                          <w:iCs w:val="0"/>
                          <w:lang w:val="en-GB"/>
                        </w:rPr>
                        <w:t xml:space="preserve"> presented with the D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 xml:space="preserve">after (mean </w:t>
      </w:r>
      <w:proofErr w:type="gramStart"/>
      <w:r w:rsidR="00486AE5">
        <w:rPr>
          <w:rFonts w:cs="CMU Serif Roman"/>
          <w:lang w:val="en-GB"/>
        </w:rPr>
        <w:t>t(</w:t>
      </w:r>
      <w:proofErr w:type="gramEnd"/>
      <w:r w:rsidR="00486AE5">
        <w:rPr>
          <w:rFonts w:cs="CMU Serif Roman"/>
          <w:lang w:val="en-GB"/>
        </w:rPr>
        <w: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2EE1ED22" w:rsidR="006522DA" w:rsidRDefault="0033361D" w:rsidP="00535AD0">
      <w:pPr>
        <w:rPr>
          <w:rFonts w:cs="CMU Serif Roman"/>
          <w:lang w:val="en-GB"/>
        </w:rPr>
      </w:pPr>
      <w:r w:rsidRPr="000845B3">
        <w:rPr>
          <w:rFonts w:cs="CMU Serif Roman"/>
          <w:noProof/>
        </w:rPr>
        <w:lastRenderedPageBreak/>
        <mc:AlternateContent>
          <mc:Choice Requires="wpg">
            <w:drawing>
              <wp:anchor distT="0" distB="0" distL="114300" distR="114300" simplePos="0" relativeHeight="251704320" behindDoc="0" locked="0" layoutInCell="1" allowOverlap="1" wp14:anchorId="1335FE34" wp14:editId="2779C7E4">
                <wp:simplePos x="0" y="0"/>
                <wp:positionH relativeFrom="margin">
                  <wp:align>center</wp:align>
                </wp:positionH>
                <wp:positionV relativeFrom="paragraph">
                  <wp:posOffset>2648927</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6"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0061B6" w:rsidRDefault="000061B6"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0061B6" w:rsidRDefault="000061B6"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0061B6" w:rsidRDefault="000061B6"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0"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0061B6" w:rsidRDefault="000061B6"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0061B6" w:rsidRDefault="000061B6"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70" style="position:absolute;left:0;text-align:left;margin-left:0;margin-top:208.6pt;width:510.45pt;height:411pt;z-index:251704320;mso-position-horizontal:center;mso-position-horizontal-relative:margin;mso-width-relative:margin;mso-height-relative:margin" coordorigin="-2155,-1049" coordsize="113806,73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">
                <v:group id="Group 467322509" o:spid="_x0000_s1071" style="position:absolute;left:-2155;top:-1049;width:56119;height:73263" coordorigin="-2155,-1049" coordsize="56119,73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">
                  <v:shape id="Grafik 12" o:spid="_x0000_s1072" type="#_x0000_t75" style="position:absolute;left:1764;top:36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">
                    <v:imagedata r:id="rId51" o:title=""/>
                    <o:lock v:ext="edit" aspectratio="f"/>
                  </v:shape>
                  <v:shape id="Grafik 14" o:spid="_x0000_s1073" type="#_x0000_t75" style="position:absolute;left:1764;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">
                    <v:imagedata r:id="rId52" o:title=""/>
                    <o:lock v:ext="edit" aspectratio="f"/>
                  </v:shape>
                  <v:shape id="Textfeld 17" o:spid="_x0000_s1074" type="#_x0000_t202" style="position:absolute;left:-2155;top:-1049;width:385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" filled="f" stroked="f">
                    <v:textbox>
                      <w:txbxContent>
                        <w:p w14:paraId="6D604574" w14:textId="77777777" w:rsidR="000061B6" w:rsidRDefault="000061B6"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5" type="#_x0000_t202" style="position:absolute;left:-1269;top:53203;width:3820;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" filled="f" stroked="f">
                    <v:textbox>
                      <w:txbxContent>
                        <w:p w14:paraId="69740763" w14:textId="77777777" w:rsidR="000061B6" w:rsidRDefault="000061B6"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6" type="#_x0000_t75" style="position:absolute;left:1704;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">
                    <v:imagedata r:id="rId53" o:title=""/>
                    <o:lock v:ext="edit" aspectratio="f"/>
                  </v:shape>
                </v:group>
                <v:shape id="Textfeld 18" o:spid="_x0000_s1077" type="#_x0000_t202" style="position:absolute;left:-1977;top:35331;width:3741;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" filled="f" stroked="f">
                  <v:textbox>
                    <w:txbxContent>
                      <w:p w14:paraId="41E57B10" w14:textId="77777777" w:rsidR="000061B6" w:rsidRDefault="000061B6"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8" style="position:absolute;left:56502;top:-1049;width:55148;height:55388" coordorigin="56502,-1049" coordsize="55147,55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">
                  <v:shape id="Grafik 4" o:spid="_x0000_s1079" type="#_x0000_t75" style="position:absolute;left:59450;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">
                    <v:imagedata r:id="rId54" o:title=""/>
                    <o:lock v:ext="edit" aspectratio="f"/>
                  </v:shape>
                  <v:shape id="Grafik 6" o:spid="_x0000_s1080" type="#_x0000_t75" style="position:absolute;left:59450;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">
                    <v:imagedata r:id="rId55" o:title=""/>
                    <o:lock v:ext="edit" aspectratio="f"/>
                  </v:shape>
                  <v:shape id="Textfeld 17" o:spid="_x0000_s1081" type="#_x0000_t202" style="position:absolute;left:56502;top:-1049;width:394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" filled="f" stroked="f">
                    <v:textbox>
                      <w:txbxContent>
                        <w:p w14:paraId="0DF7642F" w14:textId="77777777" w:rsidR="000061B6" w:rsidRDefault="000061B6"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2" type="#_x0000_t202" style="position:absolute;left:56898;top:35331;width:363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" filled="f" stroked="f">
                    <v:textbox>
                      <w:txbxContent>
                        <w:p w14:paraId="180397DB" w14:textId="77777777" w:rsidR="000061B6" w:rsidRDefault="000061B6"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44CF19B9" w:rsidR="000061B6" w:rsidRPr="00A34548" w:rsidRDefault="000061B6" w:rsidP="00BE0332">
                            <w:pPr>
                              <w:pStyle w:val="Beschriftung"/>
                              <w:spacing w:line="240" w:lineRule="auto"/>
                              <w:rPr>
                                <w:rFonts w:cs="CMU Serif Roman"/>
                                <w:i w:val="0"/>
                                <w:iCs w:val="0"/>
                                <w:lang w:val="en-GB"/>
                              </w:rPr>
                            </w:pPr>
                            <w:bookmarkStart w:id="57"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9</w:t>
                            </w:r>
                            <w:r w:rsidRPr="00BE0332">
                              <w:rPr>
                                <w:b/>
                                <w:bCs/>
                              </w:rPr>
                              <w:fldChar w:fldCharType="end"/>
                            </w:r>
                            <w:bookmarkEnd w:id="57"/>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83"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" stroked="f">
                <v:textbox style="mso-fit-shape-to-text:t" inset="0,0,0,0">
                  <w:txbxContent>
                    <w:p w14:paraId="0F7D04C7" w14:textId="44CF19B9" w:rsidR="000061B6" w:rsidRPr="00A34548" w:rsidRDefault="000061B6" w:rsidP="00BE0332">
                      <w:pPr>
                        <w:pStyle w:val="Beschriftung"/>
                        <w:spacing w:line="240" w:lineRule="auto"/>
                        <w:rPr>
                          <w:rFonts w:cs="CMU Serif Roman"/>
                          <w:i w:val="0"/>
                          <w:iCs w:val="0"/>
                          <w:lang w:val="en-GB"/>
                        </w:rPr>
                      </w:pPr>
                      <w:bookmarkStart w:id="58"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9</w:t>
                      </w:r>
                      <w:r w:rsidRPr="00BE0332">
                        <w:rPr>
                          <w:b/>
                          <w:bCs/>
                        </w:rPr>
                        <w:fldChar w:fldCharType="end"/>
                      </w:r>
                      <w:bookmarkEnd w:id="58"/>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ITC values. Each graph has the mean t-value, df, mean Cohen’s d and the p-value threshold in the title. </w:t>
                      </w:r>
                    </w:p>
                  </w:txbxContent>
                </v:textbox>
                <w10:wrap type="topAndBottom" anchorx="margin"/>
              </v:shape>
            </w:pict>
          </mc:Fallback>
        </mc:AlternateContent>
      </w:r>
      <w:r w:rsidR="00B4160C">
        <w:rPr>
          <w:rFonts w:cs="CMU Serif Roman"/>
          <w:lang w:val="en-GB"/>
        </w:rPr>
        <w:t>We next investigated the medication changes (</w:t>
      </w:r>
      <w:proofErr w:type="spellStart"/>
      <w:r w:rsidR="00B4160C">
        <w:rPr>
          <w:rFonts w:cs="CMU Serif Roman"/>
          <w:lang w:val="en-GB"/>
        </w:rPr>
        <w:t>MedOn</w:t>
      </w:r>
      <w:proofErr w:type="spellEnd"/>
      <w:r w:rsidR="00B4160C">
        <w:rPr>
          <w:rFonts w:cs="CMU Serif Roman"/>
          <w:lang w:val="en-GB"/>
        </w:rPr>
        <w:t xml:space="preserve"> and </w:t>
      </w:r>
      <w:proofErr w:type="spellStart"/>
      <w:r w:rsidR="00B4160C">
        <w:rPr>
          <w:rFonts w:cs="CMU Serif Roman"/>
          <w:lang w:val="en-GB"/>
        </w:rPr>
        <w:t>MedOff</w:t>
      </w:r>
      <w:proofErr w:type="spellEnd"/>
      <w:r w:rsidR="00B4160C">
        <w:rPr>
          <w:rFonts w:cs="CMU Serif Roman"/>
          <w:lang w:val="en-GB"/>
        </w:rPr>
        <w:t xml:space="preserve">)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w:t>
      </w:r>
      <w:proofErr w:type="spellStart"/>
      <w:r w:rsidR="007D735E">
        <w:rPr>
          <w:rFonts w:cs="CMU Serif Roman"/>
          <w:lang w:val="en-GB"/>
        </w:rPr>
        <w:t>MedOff</w:t>
      </w:r>
      <w:proofErr w:type="spellEnd"/>
      <w:r w:rsidR="007D735E">
        <w:rPr>
          <w:rFonts w:cs="CMU Serif Roman"/>
          <w:lang w:val="en-GB"/>
        </w:rPr>
        <w:t xml:space="preserve"> right around r-peak in high beta (21-30 Hz). This switche</w:t>
      </w:r>
      <w:r w:rsidR="00BE0332">
        <w:rPr>
          <w:rFonts w:cs="CMU Serif Roman"/>
          <w:lang w:val="en-GB"/>
        </w:rPr>
        <w:t>d</w:t>
      </w:r>
      <w:r w:rsidR="007D735E">
        <w:rPr>
          <w:rFonts w:cs="CMU Serif Roman"/>
          <w:lang w:val="en-GB"/>
        </w:rPr>
        <w:t xml:space="preserve"> to a slightly </w:t>
      </w:r>
      <w:r w:rsidR="007D735E">
        <w:rPr>
          <w:rFonts w:cs="CMU Serif Roman"/>
          <w:lang w:val="en-GB"/>
        </w:rPr>
        <w:lastRenderedPageBreak/>
        <w:t>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 xml:space="preserve">showed a trend towards higher ITC in MedOn, contrary to the just presented EEG results. Right STN remained mainly without clear indicators of significance. Higher ITC in MedOn was present at 150ms and 550ms after r-peak in the delts/theta range, the rest remaining higher ITC </w:t>
      </w:r>
      <w:proofErr w:type="spellStart"/>
      <w:r w:rsidR="00F36B87">
        <w:rPr>
          <w:rFonts w:cs="CMU Serif Roman"/>
          <w:lang w:val="en-GB"/>
        </w:rPr>
        <w:t>MedOff</w:t>
      </w:r>
      <w:proofErr w:type="spellEnd"/>
      <w:r w:rsidR="00F36B87">
        <w:rPr>
          <w:rFonts w:cs="CMU Serif Roman"/>
          <w:lang w:val="en-GB"/>
        </w:rPr>
        <w:t xml:space="preserve"> values.</w:t>
      </w:r>
    </w:p>
    <w:p w14:paraId="0B3E1DDA" w14:textId="2FFE9BB8"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xml:space="preserve">.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ipsilateral of the STN electrodes, were that the phase coherence was stronger in </w:t>
      </w:r>
      <w:proofErr w:type="spellStart"/>
      <w:r w:rsidR="00984977">
        <w:rPr>
          <w:rFonts w:cs="CMU Serif Roman"/>
          <w:lang w:val="en-GB"/>
        </w:rPr>
        <w:t>MedOff</w:t>
      </w:r>
      <w:proofErr w:type="spellEnd"/>
      <w:r w:rsidR="00984977">
        <w:rPr>
          <w:rFonts w:cs="CMU Serif Roman"/>
          <w:lang w:val="en-GB"/>
        </w:rPr>
        <w:t xml:space="preserve"> specifically in the low beta range</w:t>
      </w:r>
      <w:r w:rsidR="006D3670">
        <w:rPr>
          <w:rFonts w:cs="CMU Serif Roman"/>
          <w:lang w:val="en-GB"/>
        </w:rPr>
        <w:t xml:space="preserve"> </w:t>
      </w:r>
      <w:r w:rsidR="00984977">
        <w:rPr>
          <w:rFonts w:cs="CMU Serif Roman"/>
          <w:lang w:val="en-GB"/>
        </w:rPr>
        <w:t xml:space="preserve">(mean </w:t>
      </w:r>
      <w:proofErr w:type="gramStart"/>
      <w:r w:rsidR="00984977">
        <w:rPr>
          <w:rFonts w:cs="CMU Serif Roman"/>
          <w:lang w:val="en-GB"/>
        </w:rPr>
        <w:t>t(</w:t>
      </w:r>
      <w:proofErr w:type="gramEnd"/>
      <w:r w:rsidR="00984977">
        <w:rPr>
          <w:rFonts w:cs="CMU Serif Roman"/>
          <w:lang w:val="en-GB"/>
        </w:rPr>
        <w: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w:t>
      </w:r>
      <w:r w:rsidR="00060C7D">
        <w:rPr>
          <w:rFonts w:cs="CMU Serif Roman"/>
          <w:lang w:val="en-GB"/>
        </w:rPr>
        <w:lastRenderedPageBreak/>
        <w:t xml:space="preserve">MedOn phase coherence. No discernible mentions could be made about the lower frequency ranges. Whereas,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r w:rsidR="0033361D">
        <w:rPr>
          <w:noProof/>
        </w:rPr>
        <mc:AlternateContent>
          <mc:Choice Requires="wps">
            <w:drawing>
              <wp:anchor distT="0" distB="0" distL="114300" distR="114300" simplePos="0" relativeHeight="251716608" behindDoc="0" locked="0" layoutInCell="1" allowOverlap="1" wp14:anchorId="6991B4DA" wp14:editId="54559090">
                <wp:simplePos x="0" y="0"/>
                <wp:positionH relativeFrom="margin">
                  <wp:align>right</wp:align>
                </wp:positionH>
                <wp:positionV relativeFrom="paragraph">
                  <wp:posOffset>61438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117148C0" w:rsidR="000061B6" w:rsidRPr="00705BE1" w:rsidRDefault="000061B6" w:rsidP="00C7441F">
                            <w:pPr>
                              <w:pStyle w:val="Beschriftung"/>
                              <w:spacing w:after="0" w:line="240" w:lineRule="auto"/>
                              <w:rPr>
                                <w:rFonts w:cs="CMU Serif Roman"/>
                                <w:i w:val="0"/>
                                <w:sz w:val="24"/>
                                <w:szCs w:val="24"/>
                                <w:lang w:val="en-GB"/>
                              </w:rPr>
                            </w:pPr>
                            <w:bookmarkStart w:id="59"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10</w:t>
                            </w:r>
                            <w:r w:rsidRPr="00705BE1">
                              <w:rPr>
                                <w:i w:val="0"/>
                              </w:rPr>
                              <w:fldChar w:fldCharType="end"/>
                            </w:r>
                            <w:bookmarkEnd w:id="59"/>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084" type="#_x0000_t202" style="position:absolute;left:0;text-align:left;margin-left:399.85pt;margin-top:483.7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" stroked="f">
                <v:textbox style="mso-fit-shape-to-text:t" inset="0,0,0,0">
                  <w:txbxContent>
                    <w:p w14:paraId="0C6486DB" w14:textId="117148C0" w:rsidR="000061B6" w:rsidRPr="00705BE1" w:rsidRDefault="000061B6" w:rsidP="00C7441F">
                      <w:pPr>
                        <w:pStyle w:val="Beschriftung"/>
                        <w:spacing w:after="0" w:line="240" w:lineRule="auto"/>
                        <w:rPr>
                          <w:rFonts w:cs="CMU Serif Roman"/>
                          <w:i w:val="0"/>
                          <w:sz w:val="24"/>
                          <w:szCs w:val="24"/>
                          <w:lang w:val="en-GB"/>
                        </w:rPr>
                      </w:pPr>
                      <w:bookmarkStart w:id="60"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10</w:t>
                      </w:r>
                      <w:r w:rsidRPr="00705BE1">
                        <w:rPr>
                          <w:i w:val="0"/>
                        </w:rPr>
                        <w:fldChar w:fldCharType="end"/>
                      </w:r>
                      <w:bookmarkEnd w:id="6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v:textbox>
                <w10:wrap type="topAndBottom" anchorx="margin"/>
              </v:shape>
            </w:pict>
          </mc:Fallback>
        </mc:AlternateContent>
      </w:r>
      <w:r w:rsidR="0033361D">
        <w:rPr>
          <w:noProof/>
        </w:rPr>
        <mc:AlternateContent>
          <mc:Choice Requires="wpg">
            <w:drawing>
              <wp:anchor distT="0" distB="0" distL="114300" distR="114300" simplePos="0" relativeHeight="251721728" behindDoc="0" locked="0" layoutInCell="1" allowOverlap="1" wp14:anchorId="0C1DB55A" wp14:editId="7197B515">
                <wp:simplePos x="0" y="0"/>
                <wp:positionH relativeFrom="margin">
                  <wp:align>center</wp:align>
                </wp:positionH>
                <wp:positionV relativeFrom="paragraph">
                  <wp:posOffset>1742000</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56"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0061B6" w:rsidRDefault="000061B6" w:rsidP="00EB05EF">
                                <w:pPr>
                                  <w:pStyle w:val="Standard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0061B6" w:rsidRDefault="000061B6" w:rsidP="00EB05EF">
                                <w:pPr>
                                  <w:pStyle w:val="Standard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0061B6" w:rsidRDefault="000061B6" w:rsidP="00EB05EF">
                                <w:pPr>
                                  <w:pStyle w:val="Standard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0061B6" w:rsidRDefault="000061B6" w:rsidP="00EB05EF">
                                <w:pPr>
                                  <w:pStyle w:val="Standard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0061B6" w:rsidRDefault="000061B6" w:rsidP="00EB05EF">
                                <w:pPr>
                                  <w:pStyle w:val="Standard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0061B6" w:rsidRDefault="000061B6" w:rsidP="00EB05EF">
                                <w:pPr>
                                  <w:pStyle w:val="Standard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1"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0061B6" w:rsidRDefault="000061B6" w:rsidP="001872F1">
                              <w:pPr>
                                <w:pStyle w:val="Standard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0061B6" w:rsidRDefault="000061B6" w:rsidP="001872F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85" style="position:absolute;left:0;text-align:left;margin-left:0;margin-top:137.15pt;width:513.7pt;height:340.15pt;z-index:251721728;mso-position-horizontal:center;mso-position-horizontal-relative:margin;mso-width-relative:margin;mso-height-relative:margin" coordorigin="-263,268" coordsize="65234,519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">
                <v:group id="Gruppieren 29" o:spid="_x0000_s1086" style="position:absolute;left:-263;top:268;width:65234;height:51929" coordorigin="-761,379" coordsize="112976,73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Grafik 23" o:spid="_x0000_s1087" type="#_x0000_t75" style="position:absolute;left:2751;top:37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">
                    <v:imagedata r:id="rId62" o:title=""/>
                    <o:lock v:ext="edit" aspectratio="f"/>
                  </v:shape>
                  <v:shape id="Textfeld 11" o:spid="_x0000_s1088" type="#_x0000_t202" style="position:absolute;left:-761;top:743;width:5172;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23C6975A" w14:textId="77777777" w:rsidR="000061B6" w:rsidRDefault="000061B6" w:rsidP="00EB05EF">
                          <w:pPr>
                            <w:pStyle w:val="StandardWeb"/>
                          </w:pPr>
                          <w:r>
                            <w:rPr>
                              <w:rFonts w:ascii="Segoe UI" w:hAnsi="Segoe UI" w:cs="Segoe UI"/>
                              <w:color w:val="000000" w:themeColor="text1"/>
                              <w:kern w:val="24"/>
                              <w:sz w:val="16"/>
                              <w:szCs w:val="16"/>
                            </w:rPr>
                            <w:t>A</w:t>
                          </w:r>
                        </w:p>
                      </w:txbxContent>
                    </v:textbox>
                  </v:shape>
                  <v:shape id="Textfeld 12" o:spid="_x0000_s1089" type="#_x0000_t202" style="position:absolute;left:939;top:35134;width:5014;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35467B56" w14:textId="77777777" w:rsidR="000061B6" w:rsidRDefault="000061B6" w:rsidP="00EB05EF">
                          <w:pPr>
                            <w:pStyle w:val="StandardWeb"/>
                          </w:pPr>
                          <w:r>
                            <w:rPr>
                              <w:rFonts w:ascii="Segoe UI" w:hAnsi="Segoe UI" w:cs="Segoe UI"/>
                              <w:color w:val="000000" w:themeColor="text1"/>
                              <w:kern w:val="24"/>
                              <w:sz w:val="16"/>
                              <w:szCs w:val="16"/>
                            </w:rPr>
                            <w:t>B</w:t>
                          </w:r>
                        </w:p>
                      </w:txbxContent>
                    </v:textbox>
                  </v:shape>
                  <v:shape id="Textfeld 13" o:spid="_x0000_s1090" type="#_x0000_t202" style="position:absolute;left:52;top:54791;width:512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672D1858" w14:textId="77777777" w:rsidR="000061B6" w:rsidRDefault="000061B6" w:rsidP="00EB05EF">
                          <w:pPr>
                            <w:pStyle w:val="StandardWeb"/>
                          </w:pPr>
                          <w:r>
                            <w:rPr>
                              <w:rFonts w:ascii="Segoe UI" w:hAnsi="Segoe UI" w:cs="Segoe UI"/>
                              <w:color w:val="000000" w:themeColor="text1"/>
                              <w:kern w:val="24"/>
                              <w:sz w:val="16"/>
                              <w:szCs w:val="16"/>
                            </w:rPr>
                            <w:t>C</w:t>
                          </w:r>
                        </w:p>
                      </w:txbxContent>
                    </v:textbox>
                  </v:shape>
                  <v:shape id="Textfeld 17" o:spid="_x0000_s1091" type="#_x0000_t202" style="position:absolute;left:55938;top:379;width:5291;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71F67FA" w14:textId="77777777" w:rsidR="000061B6" w:rsidRDefault="000061B6" w:rsidP="00EB05EF">
                          <w:pPr>
                            <w:pStyle w:val="StandardWeb"/>
                          </w:pPr>
                          <w:r>
                            <w:rPr>
                              <w:rFonts w:ascii="Segoe UI" w:hAnsi="Segoe UI" w:cs="Segoe UI"/>
                              <w:color w:val="000000" w:themeColor="text1"/>
                              <w:kern w:val="24"/>
                              <w:sz w:val="16"/>
                              <w:szCs w:val="16"/>
                            </w:rPr>
                            <w:t>D</w:t>
                          </w:r>
                        </w:p>
                      </w:txbxContent>
                    </v:textbox>
                  </v:shape>
                  <v:shape id="Textfeld 18" o:spid="_x0000_s1092" type="#_x0000_t202" style="position:absolute;left:57668;top:34862;width:486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0EDB8F4D" w14:textId="77777777" w:rsidR="000061B6" w:rsidRDefault="000061B6" w:rsidP="00EB05EF">
                          <w:pPr>
                            <w:pStyle w:val="StandardWeb"/>
                          </w:pPr>
                          <w:r>
                            <w:rPr>
                              <w:rFonts w:ascii="Segoe UI" w:hAnsi="Segoe UI" w:cs="Segoe UI"/>
                              <w:color w:val="000000" w:themeColor="text1"/>
                              <w:kern w:val="24"/>
                              <w:sz w:val="16"/>
                              <w:szCs w:val="16"/>
                            </w:rPr>
                            <w:t>E</w:t>
                          </w:r>
                        </w:p>
                      </w:txbxContent>
                    </v:textbox>
                  </v:shape>
                  <v:shape id="Textfeld 18" o:spid="_x0000_s1093" type="#_x0000_t202" style="position:absolute;left:56964;top:54538;width:4843;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0104710A" w14:textId="77777777" w:rsidR="000061B6" w:rsidRDefault="000061B6" w:rsidP="00EB05EF">
                          <w:pPr>
                            <w:pStyle w:val="StandardWeb"/>
                          </w:pPr>
                          <w:r>
                            <w:rPr>
                              <w:rFonts w:ascii="Segoe UI" w:hAnsi="Segoe UI" w:cs="Segoe UI"/>
                              <w:color w:val="000000" w:themeColor="text1"/>
                              <w:kern w:val="24"/>
                              <w:sz w:val="16"/>
                              <w:szCs w:val="16"/>
                            </w:rPr>
                            <w:t>F</w:t>
                          </w:r>
                        </w:p>
                      </w:txbxContent>
                    </v:textbox>
                  </v:shape>
                  <v:shape id="Grafik 30" o:spid="_x0000_s1094" type="#_x0000_t75" style="position:absolute;left:60014;top:37587;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">
                    <v:imagedata r:id="rId63" o:title=""/>
                    <o:lock v:ext="edit" aspectratio="f"/>
                  </v:shape>
                  <v:shape id="Grafik 31" o:spid="_x0000_s1095" type="#_x0000_t75" style="position:absolute;left:2503;top:19229;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">
                    <v:imagedata r:id="rId64" o:title=""/>
                    <o:lock v:ext="edit" aspectratio="f"/>
                  </v:shape>
                  <v:shape id="Grafik 32" o:spid="_x0000_s1096" type="#_x0000_t75" style="position:absolute;left:2596;top:148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">
                    <v:imagedata r:id="rId65" o:title=""/>
                    <o:lock v:ext="edit" aspectratio="f"/>
                  </v:shape>
                  <v:shape id="Grafik 33" o:spid="_x0000_s1097" type="#_x0000_t75" style="position:absolute;left:60014;top:19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">
                    <v:imagedata r:id="rId66" o:title=""/>
                    <o:lock v:ext="edit" aspectratio="f"/>
                  </v:shape>
                  <v:shape id="Grafik 36" o:spid="_x0000_s1098" type="#_x0000_t75" style="position:absolute;left:59410;top:12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">
                    <v:imagedata r:id="rId67" o:title=""/>
                    <o:lock v:ext="edit" aspectratio="f"/>
                  </v:shape>
                </v:group>
                <v:shape id="Textfeld 17" o:spid="_x0000_s1099" type="#_x0000_t202" style="position:absolute;top:26113;width:3055;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4077303C" w14:textId="6B878885" w:rsidR="000061B6" w:rsidRDefault="000061B6" w:rsidP="001872F1">
                        <w:pPr>
                          <w:pStyle w:val="StandardWeb"/>
                        </w:pPr>
                        <w:r>
                          <w:rPr>
                            <w:rFonts w:ascii="Segoe UI" w:hAnsi="Segoe UI" w:cs="Segoe UI"/>
                            <w:color w:val="000000" w:themeColor="text1"/>
                            <w:kern w:val="24"/>
                            <w:sz w:val="16"/>
                            <w:szCs w:val="16"/>
                          </w:rPr>
                          <w:t>B</w:t>
                        </w:r>
                      </w:p>
                    </w:txbxContent>
                  </v:textbox>
                </v:shape>
                <v:shape id="Textfeld 18" o:spid="_x0000_s1100" type="#_x0000_t202" style="position:absolute;left:33059;top:26464;width:2796;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7980CAB5" w14:textId="642864A5" w:rsidR="000061B6" w:rsidRDefault="000061B6" w:rsidP="001872F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67ED6E22"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A+B</w:t>
      </w:r>
      <w:r>
        <w:rPr>
          <w:rFonts w:cs="CMU Serif Roman"/>
          <w:lang w:val="en-GB"/>
        </w:rPr>
        <w:t>). Right STN 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C+D</w:t>
      </w:r>
      <w:r>
        <w:rPr>
          <w:rFonts w:cs="CMU Serif Roman"/>
          <w:lang w:val="en-GB"/>
        </w:rPr>
        <w:t xml:space="preserve">).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w:lastRenderedPageBreak/>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2E9D4F94" w:rsidR="000061B6" w:rsidRPr="008C318E" w:rsidRDefault="000061B6" w:rsidP="00C7441F">
                            <w:pPr>
                              <w:pStyle w:val="Beschriftung"/>
                              <w:spacing w:after="0" w:line="240" w:lineRule="auto"/>
                              <w:rPr>
                                <w:rFonts w:cs="CMU Serif Roman"/>
                                <w:sz w:val="24"/>
                                <w:szCs w:val="24"/>
                                <w:lang w:val="en-GB"/>
                              </w:rPr>
                            </w:pPr>
                            <w:bookmarkStart w:id="61"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1</w:t>
                            </w:r>
                            <w:r>
                              <w:fldChar w:fldCharType="end"/>
                            </w:r>
                            <w:bookmarkEnd w:id="61"/>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01"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" stroked="f">
                <v:textbox style="mso-fit-shape-to-text:t" inset="0,0,0,0">
                  <w:txbxContent>
                    <w:p w14:paraId="02454149" w14:textId="2E9D4F94" w:rsidR="000061B6" w:rsidRPr="008C318E" w:rsidRDefault="000061B6" w:rsidP="00C7441F">
                      <w:pPr>
                        <w:pStyle w:val="Beschriftung"/>
                        <w:spacing w:after="0" w:line="240" w:lineRule="auto"/>
                        <w:rPr>
                          <w:rFonts w:cs="CMU Serif Roman"/>
                          <w:sz w:val="24"/>
                          <w:szCs w:val="24"/>
                          <w:lang w:val="en-GB"/>
                        </w:rPr>
                      </w:pPr>
                      <w:bookmarkStart w:id="62"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1</w:t>
                      </w:r>
                      <w:r>
                        <w:fldChar w:fldCharType="end"/>
                      </w:r>
                      <w:bookmarkEnd w:id="62"/>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0061B6" w:rsidRDefault="000061B6" w:rsidP="009F3337">
                              <w:pPr>
                                <w:pStyle w:val="Standard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0061B6" w:rsidRDefault="000061B6" w:rsidP="009F3337">
                              <w:pPr>
                                <w:pStyle w:val="Standard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0061B6" w:rsidRDefault="000061B6" w:rsidP="009F3337">
                              <w:pPr>
                                <w:pStyle w:val="Standard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0061B6" w:rsidRDefault="000061B6" w:rsidP="009F3337">
                              <w:pPr>
                                <w:pStyle w:val="Standard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1"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02"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">
                <v:shape id="Textfeld 9" o:spid="_x0000_s1103" type="#_x0000_t202" style="position:absolute;left:-1815;top:-156;width:4282;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0399D9F" w14:textId="3FF98786" w:rsidR="000061B6" w:rsidRDefault="000061B6" w:rsidP="009F3337">
                        <w:pPr>
                          <w:pStyle w:val="StandardWeb"/>
                        </w:pPr>
                        <w:r>
                          <w:rPr>
                            <w:rFonts w:ascii="Segoe UI" w:hAnsi="Segoe UI" w:cs="Segoe UI"/>
                            <w:color w:val="000000" w:themeColor="text1"/>
                            <w:kern w:val="24"/>
                            <w:sz w:val="16"/>
                            <w:szCs w:val="16"/>
                          </w:rPr>
                          <w:t>A</w:t>
                        </w:r>
                      </w:p>
                    </w:txbxContent>
                  </v:textbox>
                </v:shape>
                <v:shape id="Textfeld 10" o:spid="_x0000_s1104" type="#_x0000_t202" style="position:absolute;left:-1815;top:35473;width:415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" filled="f" stroked="f">
                  <v:textbox style="mso-fit-shape-to-text:t">
                    <w:txbxContent>
                      <w:p w14:paraId="02FC3B9A" w14:textId="77777777" w:rsidR="000061B6" w:rsidRDefault="000061B6" w:rsidP="009F3337">
                        <w:pPr>
                          <w:pStyle w:val="StandardWeb"/>
                        </w:pPr>
                        <w:r>
                          <w:rPr>
                            <w:rFonts w:ascii="Segoe UI" w:hAnsi="Segoe UI" w:cs="Segoe UI"/>
                            <w:color w:val="000000" w:themeColor="text1"/>
                            <w:kern w:val="24"/>
                            <w:sz w:val="16"/>
                            <w:szCs w:val="16"/>
                          </w:rPr>
                          <w:t>B</w:t>
                        </w:r>
                      </w:p>
                    </w:txbxContent>
                  </v:textbox>
                </v:shape>
                <v:shape id="Textfeld 11" o:spid="_x0000_s1105" type="#_x0000_t202" style="position:absolute;left:55854;top:211;width:3146;height:6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5D22892E" w14:textId="77777777" w:rsidR="000061B6" w:rsidRDefault="000061B6" w:rsidP="009F3337">
                        <w:pPr>
                          <w:pStyle w:val="StandardWeb"/>
                        </w:pPr>
                        <w:r>
                          <w:rPr>
                            <w:rFonts w:ascii="Segoe UI" w:hAnsi="Segoe UI" w:cs="Segoe UI"/>
                            <w:color w:val="000000" w:themeColor="text1"/>
                            <w:kern w:val="24"/>
                            <w:sz w:val="16"/>
                            <w:szCs w:val="16"/>
                          </w:rPr>
                          <w:t>C</w:t>
                        </w:r>
                      </w:p>
                    </w:txbxContent>
                  </v:textbox>
                </v:shape>
                <v:shape id="Textfeld 17" o:spid="_x0000_s1106" type="#_x0000_t202" style="position:absolute;left:56329;top:35169;width:438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" filled="f" stroked="f">
                  <v:textbox style="mso-fit-shape-to-text:t">
                    <w:txbxContent>
                      <w:p w14:paraId="38E0C612" w14:textId="77777777" w:rsidR="000061B6" w:rsidRDefault="000061B6" w:rsidP="009F3337">
                        <w:pPr>
                          <w:pStyle w:val="StandardWeb"/>
                        </w:pPr>
                        <w:r>
                          <w:rPr>
                            <w:rFonts w:ascii="Segoe UI" w:hAnsi="Segoe UI" w:cs="Segoe UI"/>
                            <w:color w:val="000000" w:themeColor="text1"/>
                            <w:kern w:val="24"/>
                            <w:sz w:val="16"/>
                            <w:szCs w:val="16"/>
                          </w:rPr>
                          <w:t>D</w:t>
                        </w:r>
                      </w:p>
                    </w:txbxContent>
                  </v:textbox>
                </v:shape>
                <v:shape id="Grafik 42" o:spid="_x0000_s1107" type="#_x0000_t75" style="position:absolute;left:1473;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">
                  <v:imagedata r:id="rId72" o:title=""/>
                  <o:lock v:ext="edit" aspectratio="f"/>
                </v:shape>
                <v:shape id="Grafik 43" o:spid="_x0000_s1108" type="#_x0000_t75" style="position:absolute;left:1473;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">
                  <v:imagedata r:id="rId73" o:title=""/>
                  <o:lock v:ext="edit" aspectratio="f"/>
                </v:shape>
                <v:shape id="Grafik 44" o:spid="_x0000_s1109" type="#_x0000_t75" style="position:absolute;left:59282;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">
                  <v:imagedata r:id="rId74" o:title=""/>
                  <o:lock v:ext="edit" aspectratio="f"/>
                </v:shape>
                <v:shape id="Grafik 45" o:spid="_x0000_s1110" type="#_x0000_t75" style="position:absolute;left:59282;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">
                  <v:imagedata r:id="rId75" o:title=""/>
                  <o:lock v:ext="edit" aspectratio="f"/>
                </v:shape>
                <w10:wrap type="topAndBottom" anchorx="margin"/>
              </v:group>
            </w:pict>
          </mc:Fallback>
        </mc:AlternateContent>
      </w:r>
    </w:p>
    <w:p w14:paraId="12AE7697" w14:textId="573C18CB" w:rsidR="00974C60" w:rsidRPr="005D3D3A" w:rsidRDefault="00EB7432" w:rsidP="00974C60">
      <w:pPr>
        <w:pStyle w:val="berschrift2"/>
        <w:rPr>
          <w:lang w:val="en-GB"/>
        </w:rPr>
      </w:pPr>
      <w:bookmarkStart w:id="63" w:name="_Toc211588352"/>
      <w:r w:rsidRPr="005D3D3A">
        <w:rPr>
          <w:lang w:val="en-GB"/>
        </w:rPr>
        <w:t xml:space="preserve">Delta and Theta phase coherence </w:t>
      </w:r>
      <w:r w:rsidR="00F05FDF" w:rsidRPr="005D3D3A">
        <w:rPr>
          <w:lang w:val="en-GB"/>
        </w:rPr>
        <w:t>source of HEP modulation</w:t>
      </w:r>
      <w:bookmarkEnd w:id="63"/>
    </w:p>
    <w:p w14:paraId="24B19E57" w14:textId="0C19F4EA"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w:t>
      </w:r>
      <w:proofErr w:type="spellStart"/>
      <w:r w:rsidR="003B0FF7">
        <w:rPr>
          <w:rFonts w:cs="CMU Serif Roman"/>
          <w:lang w:val="en-GB"/>
        </w:rPr>
        <w:t>MedOn</w:t>
      </w:r>
      <w:proofErr w:type="spellEnd"/>
      <w:r w:rsidR="003B0FF7">
        <w:rPr>
          <w:rFonts w:cs="CMU Serif Roman"/>
          <w:lang w:val="en-GB"/>
        </w:rPr>
        <w:t xml:space="preserve"> and </w:t>
      </w:r>
      <w:proofErr w:type="spellStart"/>
      <w:r w:rsidR="003B0FF7">
        <w:rPr>
          <w:rFonts w:cs="CMU Serif Roman"/>
          <w:lang w:val="en-GB"/>
        </w:rPr>
        <w:t>MedOff</w:t>
      </w:r>
      <w:proofErr w:type="spellEnd"/>
      <w:r w:rsidR="003B0FF7">
        <w:rPr>
          <w:rFonts w:cs="CMU Serif Roman"/>
          <w:lang w:val="en-GB"/>
        </w:rPr>
        <w:t xml:space="preserve">, thus to broaden the statistical power solely MedOn data was used to harness the data of all 14 subject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3B0FF7">
        <w:rPr>
          <w:rFonts w:cs="CMU Serif Roman"/>
          <w:lang w:val="en-GB"/>
        </w:rPr>
        <w:t xml:space="preserve"> </w:t>
      </w:r>
      <w:r w:rsidR="008E3843">
        <w:rPr>
          <w:rFonts w:cs="CMU Serif Roman"/>
          <w:lang w:val="en-GB"/>
        </w:rPr>
        <w:t>all electrodes we found that ITC significantly increases after r-peak (</w:t>
      </w:r>
      <w:r w:rsidR="003B0FF7">
        <w:rPr>
          <w:rFonts w:cs="CMU Serif Roman"/>
          <w:lang w:val="en-GB"/>
        </w:rPr>
        <w:fldChar w:fldCharType="begin"/>
      </w:r>
      <w:r w:rsidR="003B0FF7">
        <w:rPr>
          <w:rFonts w:cs="CMU Serif Roman"/>
          <w:lang w:val="en-GB"/>
        </w:rPr>
        <w:instrText xml:space="preserve"> REF _Ref211593985 \h </w:instrText>
      </w:r>
      <w:r w:rsidR="003B0FF7">
        <w:rPr>
          <w:rFonts w:cs="CMU Serif Roman"/>
          <w:lang w:val="en-GB"/>
        </w:rPr>
      </w:r>
      <w:r w:rsidR="003B0FF7">
        <w:rPr>
          <w:rFonts w:cs="CMU Serif Roman"/>
          <w:lang w:val="en-GB"/>
        </w:rPr>
        <w:fldChar w:fldCharType="separate"/>
      </w:r>
      <w:r w:rsidR="00650FCB" w:rsidRPr="003B0FF7">
        <w:rPr>
          <w:lang w:val="en-GB"/>
        </w:rPr>
        <w:t xml:space="preserve">Figure </w:t>
      </w:r>
      <w:r w:rsidR="00650FCB">
        <w:rPr>
          <w:noProof/>
          <w:lang w:val="en-GB"/>
        </w:rPr>
        <w:t>12</w:t>
      </w:r>
      <w:r w:rsidR="00650FCB" w:rsidRPr="003B0FF7">
        <w:rPr>
          <w:lang w:val="en-GB"/>
        </w:rPr>
        <w:t xml:space="preserve"> ITC across EEG and STN and correlation</w:t>
      </w:r>
      <w:r w:rsidR="003B0FF7">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A-C, 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w:t>
      </w:r>
      <w:r w:rsidR="003B0FF7">
        <w:rPr>
          <w:rFonts w:cs="CMU Serif Roman"/>
          <w:lang w:val="en-GB"/>
        </w:rPr>
        <w:lastRenderedPageBreak/>
        <w:t xml:space="preserve">STN electrodes to the strongest ITC period ranging </w:t>
      </w:r>
      <w:proofErr w:type="spellStart"/>
      <w:r w:rsidR="003B0FF7">
        <w:rPr>
          <w:rFonts w:cs="CMU Serif Roman"/>
          <w:lang w:val="en-GB"/>
        </w:rPr>
        <w:t>form</w:t>
      </w:r>
      <w:proofErr w:type="spellEnd"/>
      <w:r w:rsidR="003B0FF7">
        <w:rPr>
          <w:rFonts w:cs="CMU Serif Roman"/>
          <w:lang w:val="en-GB"/>
        </w:rPr>
        <w:t xml:space="preserve">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delta range within our analysis, with a low pass filter of 2 HZ instead of 4Hz. Including delta showed that the strongest ITC enhancement was in the delta range (2-4Hz) and the low theta range (4-5Hz). This is the case for both EEG and STN data. </w:t>
      </w:r>
      <w:r w:rsidR="005C4876">
        <w:rPr>
          <w:rFonts w:cs="CMU Serif Roman"/>
          <w:lang w:val="en-GB"/>
        </w:rPr>
        <w:t>The m</w:t>
      </w:r>
      <w:r w:rsidR="00D64C35">
        <w:rPr>
          <w:rFonts w:cs="CMU Serif Roman"/>
          <w:lang w:val="en-GB"/>
        </w:rPr>
        <w:t xml:space="preserve">ain finding in Park et </w:t>
      </w:r>
      <w:r w:rsidR="00DA7316" w:rsidRPr="00343201">
        <w:rPr>
          <w:rFonts w:cs="CMU Serif Roman"/>
          <w:noProof/>
        </w:rPr>
        <mc:AlternateContent>
          <mc:Choice Requires="wpg">
            <w:drawing>
              <wp:anchor distT="0" distB="0" distL="114300" distR="114300" simplePos="0" relativeHeight="251735040" behindDoc="0" locked="0" layoutInCell="1" allowOverlap="1" wp14:anchorId="1E5FA462" wp14:editId="19C861B3">
                <wp:simplePos x="0" y="0"/>
                <wp:positionH relativeFrom="margin">
                  <wp:align>center</wp:align>
                </wp:positionH>
                <wp:positionV relativeFrom="paragraph">
                  <wp:posOffset>1751965</wp:posOffset>
                </wp:positionV>
                <wp:extent cx="6590169" cy="5220001"/>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169" cy="5220001"/>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0061B6" w:rsidRDefault="000061B6" w:rsidP="00343201">
                                <w:pPr>
                                  <w:pStyle w:val="Standard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0061B6" w:rsidRDefault="000061B6" w:rsidP="00343201">
                                <w:pPr>
                                  <w:pStyle w:val="Standard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0"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0061B6" w:rsidRDefault="000061B6" w:rsidP="00343201">
                                <w:pPr>
                                  <w:pStyle w:val="Standard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0061B6" w:rsidRDefault="000061B6" w:rsidP="00343201">
                                <w:pPr>
                                  <w:pStyle w:val="Standard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0061B6" w:rsidRDefault="000061B6" w:rsidP="00343201">
                                <w:pPr>
                                  <w:pStyle w:val="Standard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0061B6" w:rsidRDefault="000061B6" w:rsidP="00343201">
                                <w:pPr>
                                  <w:pStyle w:val="Standard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0061B6" w:rsidRDefault="000061B6" w:rsidP="00343201">
                                <w:pPr>
                                  <w:pStyle w:val="Standard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1"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82"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11" style="position:absolute;left:0;text-align:left;margin-left:0;margin-top:137.95pt;width:518.9pt;height:411pt;z-index:251735040;mso-position-horizontal:center;mso-position-horizontal-relative:margin;mso-width-relative:margin;mso-height-relative:margin" coordorigin="-1893" coordsize="113268,72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">
                <v:group id="Gruppieren 139187290" o:spid="_x0000_s1112" style="position:absolute;left:-1893;width:113267;height:72520" coordorigin="-1893" coordsize="113268,7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">
                  <v:shape id="Textfeld 5" o:spid="_x0000_s1113" type="#_x0000_t202" style="position:absolute;left:-1893;width:4834;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" filled="f" stroked="f">
                    <v:textbox style="mso-fit-shape-to-text:t">
                      <w:txbxContent>
                        <w:p w14:paraId="1290B21F" w14:textId="77777777" w:rsidR="000061B6" w:rsidRDefault="000061B6" w:rsidP="00343201">
                          <w:pPr>
                            <w:pStyle w:val="StandardWeb"/>
                          </w:pPr>
                          <w:r>
                            <w:rPr>
                              <w:rFonts w:ascii="Segoe UI" w:hAnsi="Segoe UI" w:cs="Segoe UI"/>
                              <w:color w:val="000000" w:themeColor="text1"/>
                              <w:kern w:val="24"/>
                            </w:rPr>
                            <w:t>A</w:t>
                          </w:r>
                        </w:p>
                      </w:txbxContent>
                    </v:textbox>
                  </v:shape>
                  <v:shape id="Textfeld 6" o:spid="_x0000_s1114" type="#_x0000_t202" style="position:absolute;left:-1080;top:35164;width:4649;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" filled="f" stroked="f">
                    <v:textbox style="mso-fit-shape-to-text:t">
                      <w:txbxContent>
                        <w:p w14:paraId="540E18B1" w14:textId="77777777" w:rsidR="000061B6" w:rsidRDefault="000061B6" w:rsidP="00343201">
                          <w:pPr>
                            <w:pStyle w:val="StandardWeb"/>
                          </w:pPr>
                          <w:r>
                            <w:rPr>
                              <w:rFonts w:ascii="Segoe UI" w:hAnsi="Segoe UI" w:cs="Segoe UI"/>
                              <w:color w:val="000000" w:themeColor="text1"/>
                              <w:kern w:val="24"/>
                            </w:rPr>
                            <w:t>B</w:t>
                          </w:r>
                        </w:p>
                      </w:txbxContent>
                    </v:textbox>
                  </v:shape>
                  <v:shape id="Grafik 139187293" o:spid="_x0000_s1115" type="#_x0000_t75" style="position:absolute;left:59174;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">
                    <v:imagedata r:id="rId83" o:title=""/>
                    <o:lock v:ext="edit" aspectratio="f"/>
                  </v:shape>
                  <v:shape id="Grafik 139187295" o:spid="_x0000_s1116" type="#_x0000_t75" style="position:absolute;left:2203;top:3652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">
                    <v:imagedata r:id="rId84" o:title=""/>
                    <o:lock v:ext="edit" aspectratio="f"/>
                  </v:shape>
                  <v:shape id="Grafik 139187296" o:spid="_x0000_s1117" type="#_x0000_t75" style="position:absolute;left:2203;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">
                    <v:imagedata r:id="rId85" o:title=""/>
                    <o:lock v:ext="edit" aspectratio="f"/>
                  </v:shape>
                  <v:shape id="Grafik 139187297" o:spid="_x0000_s1118" type="#_x0000_t75" style="position:absolute;left:1847;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">
                    <v:imagedata r:id="rId86" o:title=""/>
                    <o:lock v:ext="edit" aspectratio="f"/>
                  </v:shape>
                  <v:shape id="Grafik 139187298" o:spid="_x0000_s1119" type="#_x0000_t75" style="position:absolute;left:59174;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">
                    <v:imagedata r:id="rId87" o:title=""/>
                    <o:lock v:ext="edit" aspectratio="f"/>
                  </v:shape>
                  <v:shape id="_x0000_s1120" type="#_x0000_t202" style="position:absolute;left:-1458;top:53926;width:476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" filled="f" stroked="f">
                    <v:textbox style="mso-fit-shape-to-text:t">
                      <w:txbxContent>
                        <w:p w14:paraId="3BD61871" w14:textId="77777777" w:rsidR="000061B6" w:rsidRDefault="000061B6" w:rsidP="00343201">
                          <w:pPr>
                            <w:pStyle w:val="StandardWeb"/>
                          </w:pPr>
                          <w:r>
                            <w:rPr>
                              <w:rFonts w:ascii="Segoe UI" w:hAnsi="Segoe UI" w:cs="Segoe UI"/>
                              <w:color w:val="000000" w:themeColor="text1"/>
                              <w:kern w:val="24"/>
                            </w:rPr>
                            <w:t>C</w:t>
                          </w:r>
                        </w:p>
                      </w:txbxContent>
                    </v:textbox>
                  </v:shape>
                  <v:shape id="Textfeld 16" o:spid="_x0000_s1121" type="#_x0000_t202" style="position:absolute;left:56437;top:260;width:498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" filled="f" stroked="f">
                    <v:textbox style="mso-fit-shape-to-text:t">
                      <w:txbxContent>
                        <w:p w14:paraId="1F746E3C" w14:textId="77777777" w:rsidR="000061B6" w:rsidRDefault="000061B6" w:rsidP="00343201">
                          <w:pPr>
                            <w:pStyle w:val="StandardWeb"/>
                          </w:pPr>
                          <w:r>
                            <w:rPr>
                              <w:rFonts w:ascii="Segoe UI" w:hAnsi="Segoe UI" w:cs="Segoe UI"/>
                              <w:color w:val="000000" w:themeColor="text1"/>
                              <w:kern w:val="24"/>
                            </w:rPr>
                            <w:t>D</w:t>
                          </w:r>
                        </w:p>
                      </w:txbxContent>
                    </v:textbox>
                  </v:shape>
                  <v:shape id="Textfeld 17" o:spid="_x0000_s1122" type="#_x0000_t202" style="position:absolute;left:56422;top:35929;width:4474;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" filled="f" stroked="f">
                    <v:textbox style="mso-fit-shape-to-text:t">
                      <w:txbxContent>
                        <w:p w14:paraId="50B5BCB4" w14:textId="77777777" w:rsidR="000061B6" w:rsidRDefault="000061B6" w:rsidP="00343201">
                          <w:pPr>
                            <w:pStyle w:val="StandardWeb"/>
                          </w:pPr>
                          <w:r>
                            <w:rPr>
                              <w:rFonts w:ascii="Segoe UI" w:hAnsi="Segoe UI" w:cs="Segoe UI"/>
                              <w:color w:val="000000" w:themeColor="text1"/>
                              <w:kern w:val="24"/>
                            </w:rPr>
                            <w:t>E</w:t>
                          </w:r>
                        </w:p>
                      </w:txbxContent>
                    </v:textbox>
                  </v:shape>
                </v:group>
                <v:rect id="Rechteck 139187302" o:spid="_x0000_s1123" style="position:absolute;left:21714;top:32574;width:9317;height:1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" filled="f" strokecolor="white [3212]">
                  <v:stroke dashstyle="dash"/>
                </v:rect>
                <v:rect id="Rechteck 139187303" o:spid="_x0000_s1124" style="position:absolute;left:22093;top:49614;width:9317;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" filled="f" strokecolor="white [3212]">
                  <v:stroke dashstyle="dash"/>
                </v:rect>
                <v:rect id="Rechteck 139187304" o:spid="_x0000_s1125" style="position:absolute;left:22085;top:68239;width:9317;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sdyQAAAOIAAAAPAAAAZHJzL2Rvd25yZXYueG1sRE9Na8JA&#10;EL0L/Q/LFHoR3WhK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IsPrHckAAADi&#10;AAAADwAAAAAAAAAAAAAAAAAHAgAAZHJzL2Rvd25yZXYueG1sUEsFBgAAAAADAAMAtwAAAP0CAAAA&#10;AA==&#10;" filled="f" strokecolor="white [3212]">
                  <v:stroke dashstyle="dash"/>
                </v:rect>
                <v:rect id="Rechteck 139187305" o:spid="_x0000_s1126" style="position:absolute;left:79005;top:50216;width:11855;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06GyQAAAOIAAAAPAAAAZHJzL2Rvd25yZXYueG1sRE9Na8JA&#10;EL0L/Q/LFHoR3Who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TY9OhskAAADi&#10;AAAADwAAAAAAAAAAAAAAAAAHAgAAZHJzL2Rvd25yZXYueG1sUEsFBgAAAAADAAMAtwAAAP0CAAAA&#10;AA==&#10;" filled="f" strokecolor="white [3212]">
                  <v:stroke dashstyle="dash"/>
                </v:rect>
                <v:rect id="Rechteck 139187306" o:spid="_x0000_s1127" style="position:absolute;left:79005;top:33038;width:11855;height:1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" filled="f" strokecolor="white [3212]">
                  <v:stroke dashstyle="dash"/>
                </v:rect>
                <v:group id="Gruppieren 139187307" o:spid="_x0000_s1128" style="position:absolute;left:56697;top:53929;width:54566;height:18592" coordorigin="56692,53922" coordsize="103353,40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">
                  <v:shape id="Textfeld 23" o:spid="_x0000_s1129" type="#_x0000_t202" style="position:absolute;left:56692;top:53922;width:5954;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" filled="f" stroked="f">
                    <v:textbox style="mso-fit-shape-to-text:t">
                      <w:txbxContent>
                        <w:p w14:paraId="6715151D" w14:textId="77777777" w:rsidR="000061B6" w:rsidRDefault="000061B6" w:rsidP="00343201">
                          <w:pPr>
                            <w:pStyle w:val="StandardWeb"/>
                          </w:pPr>
                          <w:r>
                            <w:rPr>
                              <w:rFonts w:ascii="Segoe UI" w:hAnsi="Segoe UI" w:cs="Segoe UI"/>
                              <w:color w:val="000000" w:themeColor="text1"/>
                              <w:kern w:val="24"/>
                            </w:rPr>
                            <w:t>F</w:t>
                          </w:r>
                        </w:p>
                      </w:txbxContent>
                    </v:textbox>
                  </v:shape>
                  <v:shape id="Textfeld 24" o:spid="_x0000_s1130" type="#_x0000_t202" style="position:absolute;left:107223;top:53935;width:7380;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" filled="f" stroked="f">
                    <v:textbox style="mso-fit-shape-to-text:t">
                      <w:txbxContent>
                        <w:p w14:paraId="2ED7DD91" w14:textId="77777777" w:rsidR="000061B6" w:rsidRDefault="000061B6" w:rsidP="00343201">
                          <w:pPr>
                            <w:pStyle w:val="StandardWeb"/>
                          </w:pPr>
                          <w:r>
                            <w:rPr>
                              <w:rFonts w:ascii="Segoe UI" w:hAnsi="Segoe UI" w:cs="Segoe UI"/>
                              <w:color w:val="000000" w:themeColor="text1"/>
                              <w:kern w:val="24"/>
                            </w:rPr>
                            <w:t>G</w:t>
                          </w:r>
                        </w:p>
                      </w:txbxContent>
                    </v:textbox>
                  </v:shape>
                  <v:shape id="Picture 7" o:spid="_x0000_s1131" type="#_x0000_t75" alt="A graph with blue dots&#10;&#10;AI-generated content may be incorrect." style="position:absolute;left:114224;top:53935;width:45821;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">
                    <v:imagedata r:id="rId88" o:title="A graph with blue dots&#10;&#10;AI-generated content may be incorrect"/>
                  </v:shape>
                  <v:shape id="Picture 6" o:spid="_x0000_s1132" type="#_x0000_t75" alt="A graph with blue dots&#10;&#10;AI-generated content may be incorrect." style="position:absolute;left:64014;top:53935;width:45822;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">
                    <v:imagedata r:id="rId89" o:title="A graph with blue dots&#10;&#10;AI-generated content may be incorrect"/>
                  </v:shape>
                </v:group>
                <w10:wrap type="topAndBottom" anchorx="margin"/>
              </v:group>
            </w:pict>
          </mc:Fallback>
        </mc:AlternateContent>
      </w:r>
      <w:r w:rsidR="00DA7316">
        <w:rPr>
          <w:noProof/>
        </w:rPr>
        <mc:AlternateContent>
          <mc:Choice Requires="wps">
            <w:drawing>
              <wp:anchor distT="0" distB="0" distL="114300" distR="114300" simplePos="0" relativeHeight="251732992" behindDoc="0" locked="0" layoutInCell="1" allowOverlap="1" wp14:anchorId="4769C6EA" wp14:editId="3758DBC8">
                <wp:simplePos x="0" y="0"/>
                <wp:positionH relativeFrom="margin">
                  <wp:align>right</wp:align>
                </wp:positionH>
                <wp:positionV relativeFrom="paragraph">
                  <wp:posOffset>6959873</wp:posOffset>
                </wp:positionV>
                <wp:extent cx="5716905" cy="635"/>
                <wp:effectExtent l="0" t="0" r="0" b="9525"/>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58EEBF2D" w:rsidR="000061B6" w:rsidRPr="003B0FF7" w:rsidRDefault="000061B6" w:rsidP="003B0FF7">
                            <w:pPr>
                              <w:pStyle w:val="Beschriftung"/>
                              <w:rPr>
                                <w:rFonts w:cs="CMU Serif Roman"/>
                                <w:noProof/>
                                <w:sz w:val="24"/>
                                <w:szCs w:val="24"/>
                                <w:lang w:val="en-GB"/>
                              </w:rPr>
                            </w:pPr>
                            <w:bookmarkStart w:id="64" w:name="_Ref211599345"/>
                            <w:bookmarkStart w:id="65"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2</w:t>
                            </w:r>
                            <w:r>
                              <w:fldChar w:fldCharType="end"/>
                            </w:r>
                            <w:bookmarkEnd w:id="64"/>
                            <w:r w:rsidRPr="003B0FF7">
                              <w:rPr>
                                <w:lang w:val="en-GB"/>
                              </w:rPr>
                              <w:t xml:space="preserve"> ITC across EEG and STN and correlation</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33" type="#_x0000_t202" style="position:absolute;left:0;text-align:left;margin-left:398.95pt;margin-top:548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" stroked="f">
                <v:textbox style="mso-fit-shape-to-text:t" inset="0,0,0,0">
                  <w:txbxContent>
                    <w:p w14:paraId="7A5F33D2" w14:textId="58EEBF2D" w:rsidR="000061B6" w:rsidRPr="003B0FF7" w:rsidRDefault="000061B6" w:rsidP="003B0FF7">
                      <w:pPr>
                        <w:pStyle w:val="Beschriftung"/>
                        <w:rPr>
                          <w:rFonts w:cs="CMU Serif Roman"/>
                          <w:noProof/>
                          <w:sz w:val="24"/>
                          <w:szCs w:val="24"/>
                          <w:lang w:val="en-GB"/>
                        </w:rPr>
                      </w:pPr>
                      <w:bookmarkStart w:id="66" w:name="_Ref211599345"/>
                      <w:bookmarkStart w:id="67"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2</w:t>
                      </w:r>
                      <w:r>
                        <w:fldChar w:fldCharType="end"/>
                      </w:r>
                      <w:bookmarkEnd w:id="66"/>
                      <w:r w:rsidRPr="003B0FF7">
                        <w:rPr>
                          <w:lang w:val="en-GB"/>
                        </w:rPr>
                        <w:t xml:space="preserve"> ITC across EEG and STN and correlation</w:t>
                      </w:r>
                      <w:bookmarkEnd w:id="67"/>
                    </w:p>
                  </w:txbxContent>
                </v:textbox>
                <w10:wrap type="topAndBottom" anchorx="margin"/>
              </v:shape>
            </w:pict>
          </mc:Fallback>
        </mc:AlternateContent>
      </w:r>
      <w:r w:rsidR="00D64C35">
        <w:rPr>
          <w:rFonts w:cs="CMU Serif Roman"/>
          <w:lang w:val="en-GB"/>
        </w:rPr>
        <w:t>al was in the entire theta range of 4-7Hz</w:t>
      </w:r>
      <w:r w:rsidR="005C4876">
        <w:rPr>
          <w:rFonts w:cs="CMU Serif Roman"/>
          <w:lang w:val="en-GB"/>
        </w:rPr>
        <w:t>, which</w:t>
      </w:r>
      <w:r w:rsidR="006B2887">
        <w:rPr>
          <w:rFonts w:cs="CMU Serif Roman"/>
          <w:lang w:val="en-GB"/>
        </w:rPr>
        <w:t xml:space="preserve"> overlaps with our findings. </w:t>
      </w:r>
      <w:r w:rsidR="005B19CE" w:rsidRPr="005B19CE">
        <w:rPr>
          <w:rFonts w:cs="CMU Serif Roman"/>
          <w:highlight w:val="yellow"/>
          <w:lang w:val="en-GB"/>
        </w:rPr>
        <w:t>Add here that only the</w:t>
      </w:r>
      <w:r w:rsidR="005B19CE">
        <w:rPr>
          <w:rFonts w:cs="CMU Serif Roman"/>
          <w:lang w:val="en-GB"/>
        </w:rPr>
        <w:t xml:space="preserve"> </w:t>
      </w:r>
      <w:r w:rsidR="005B19CE" w:rsidRPr="005B19CE">
        <w:rPr>
          <w:rFonts w:cs="CMU Serif Roman"/>
          <w:highlight w:val="yellow"/>
          <w:lang w:val="en-GB"/>
        </w:rPr>
        <w:t xml:space="preserve">EEG electrodes show the whole </w:t>
      </w:r>
      <w:proofErr w:type="spellStart"/>
      <w:r w:rsidR="005B19CE" w:rsidRPr="005B19CE">
        <w:rPr>
          <w:rFonts w:cs="CMU Serif Roman"/>
          <w:highlight w:val="yellow"/>
          <w:lang w:val="en-GB"/>
        </w:rPr>
        <w:t>freq</w:t>
      </w:r>
      <w:proofErr w:type="spellEnd"/>
      <w:r w:rsidR="005B19CE" w:rsidRPr="005B19CE">
        <w:rPr>
          <w:rFonts w:cs="CMU Serif Roman"/>
          <w:highlight w:val="yellow"/>
          <w:lang w:val="en-GB"/>
        </w:rPr>
        <w:t xml:space="preserve"> band phase coherence around heart beat (which STN does not), could be the CFA artefact which would help with artefact removal and consideration</w:t>
      </w:r>
      <w:r w:rsidR="005B19CE">
        <w:rPr>
          <w:rFonts w:cs="CMU Serif Roman"/>
          <w:highlight w:val="yellow"/>
          <w:lang w:val="en-GB"/>
        </w:rPr>
        <w:t xml:space="preserve"> on a dataset basis</w:t>
      </w:r>
      <w:r w:rsidR="005B19CE">
        <w:rPr>
          <w:rFonts w:cs="CMU Serif Roman"/>
          <w:lang w:val="en-GB"/>
        </w:rPr>
        <w:t>.</w:t>
      </w:r>
    </w:p>
    <w:p w14:paraId="388EAF3F" w14:textId="449AF5B2" w:rsidR="005858B2" w:rsidRDefault="006B2887" w:rsidP="00535AD0">
      <w:pPr>
        <w:rPr>
          <w:rFonts w:cs="CMU Serif Roman"/>
          <w:lang w:val="en-GB"/>
        </w:rPr>
      </w:pPr>
      <w:r>
        <w:rPr>
          <w:rFonts w:cs="CMU Serif Roman"/>
          <w:lang w:val="en-GB"/>
        </w:rPr>
        <w:lastRenderedPageBreak/>
        <w:t xml:space="preserve">The relationship between power and HEP has been shown multiple times in the past. We could see in the </w:t>
      </w:r>
      <w:proofErr w:type="spellStart"/>
      <w:r>
        <w:rPr>
          <w:rFonts w:cs="CMU Serif Roman"/>
          <w:lang w:val="en-GB"/>
        </w:rPr>
        <w:t>MedOn</w:t>
      </w:r>
      <w:proofErr w:type="spellEnd"/>
      <w:r>
        <w:rPr>
          <w:rFonts w:cs="CMU Serif Roman"/>
          <w:lang w:val="en-GB"/>
        </w:rPr>
        <w:t xml:space="preserve"> </w:t>
      </w:r>
      <w:proofErr w:type="spellStart"/>
      <w:r>
        <w:rPr>
          <w:rFonts w:cs="CMU Serif Roman"/>
          <w:lang w:val="en-GB"/>
        </w:rPr>
        <w:t>MedOff</w:t>
      </w:r>
      <w:proofErr w:type="spellEnd"/>
      <w:r>
        <w:rPr>
          <w:rFonts w:cs="CMU Serif Roman"/>
          <w:lang w:val="en-GB"/>
        </w:rPr>
        <w:t xml:space="preserve"> difference already that there are no time specific power changes. Purely looking at the power revealed that there is no time-locked 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t xml:space="preserve">whether our power would show HEP unrelated continuous PD 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w:t>
      </w:r>
      <w:proofErr w:type="spellStart"/>
      <w:r w:rsidR="00401B19">
        <w:rPr>
          <w:rFonts w:cs="CMU Serif Roman"/>
          <w:lang w:val="en-GB"/>
        </w:rPr>
        <w:t>MedOff</w:t>
      </w:r>
      <w:proofErr w:type="spellEnd"/>
      <w:r w:rsidR="00401B19">
        <w:rPr>
          <w:rFonts w:cs="CMU Serif Roman"/>
          <w:lang w:val="en-GB"/>
        </w:rPr>
        <w:t xml:space="preserve"> than </w:t>
      </w:r>
      <w:proofErr w:type="spellStart"/>
      <w:r w:rsidR="00401B19">
        <w:rPr>
          <w:rFonts w:cs="CMU Serif Roman"/>
          <w:lang w:val="en-GB"/>
        </w:rPr>
        <w:t>MedOn</w:t>
      </w:r>
      <w:proofErr w:type="spellEnd"/>
      <w:r w:rsidR="00401B19">
        <w:rPr>
          <w:rFonts w:cs="CMU Serif Roman"/>
          <w:lang w:val="en-GB"/>
        </w:rPr>
        <w:t>.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fldChar w:fldCharType="begin"/>
      </w:r>
      <w:r w:rsidR="00A01AD1">
        <w:rPr>
          <w:rFonts w:cs="CMU Serif Roman"/>
          <w:lang w:val="en-GB"/>
        </w:rPr>
        <w:instrText xml:space="preserve"> REF _Ref211602540 \h </w:instrText>
      </w:r>
      <w:r w:rsidR="00A01AD1">
        <w:rPr>
          <w:rFonts w:cs="CMU Serif Roman"/>
          <w:lang w:val="en-GB"/>
        </w:rPr>
      </w:r>
      <w:r w:rsidR="00A01AD1">
        <w:rPr>
          <w:rFonts w:cs="CMU Serif Roman"/>
          <w:lang w:val="en-GB"/>
        </w:rPr>
        <w:fldChar w:fldCharType="separate"/>
      </w:r>
      <w:r w:rsidR="00A01AD1" w:rsidRPr="005D3D3A">
        <w:rPr>
          <w:lang w:val="en-GB"/>
        </w:rPr>
        <w:t>ITC Analysis</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650FCB" w:rsidRPr="003B0FF7">
        <w:rPr>
          <w:lang w:val="en-GB"/>
        </w:rPr>
        <w:t xml:space="preserve">Figure </w:t>
      </w:r>
      <w:r w:rsidR="00650FCB">
        <w:rPr>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All of these results replicate </w:t>
      </w:r>
      <w:r w:rsidR="00DA7316">
        <w:rPr>
          <w:rFonts w:cs="CMU Serif Roman"/>
          <w:noProof/>
          <w:lang w:val="en-GB"/>
        </w:rPr>
        <w:lastRenderedPageBreak/>
        <mc:AlternateContent>
          <mc:Choice Requires="wpg">
            <w:drawing>
              <wp:anchor distT="0" distB="0" distL="114300" distR="114300" simplePos="0" relativeHeight="251740160" behindDoc="0" locked="0" layoutInCell="1" allowOverlap="1" wp14:anchorId="350B0350" wp14:editId="41B08107">
                <wp:simplePos x="0" y="0"/>
                <wp:positionH relativeFrom="column">
                  <wp:posOffset>-468293</wp:posOffset>
                </wp:positionH>
                <wp:positionV relativeFrom="paragraph">
                  <wp:posOffset>3563620</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0061B6" w:rsidRDefault="000061B6" w:rsidP="005858B2">
                                <w:pPr>
                                  <w:pStyle w:val="Standard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0061B6" w:rsidRDefault="000061B6" w:rsidP="005858B2">
                                <w:pPr>
                                  <w:pStyle w:val="Standard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0"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1"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92"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93"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94"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95"/>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96"/>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95"/>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97"/>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95"/>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98"/>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0061B6" w:rsidRDefault="000061B6" w:rsidP="005858B2">
                                <w:pPr>
                                  <w:pStyle w:val="Standard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0061B6" w:rsidRDefault="000061B6" w:rsidP="005858B2">
                                <w:pPr>
                                  <w:pStyle w:val="Standard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0061B6" w:rsidRDefault="000061B6" w:rsidP="005858B2">
                                <w:pPr>
                                  <w:pStyle w:val="Standard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0061B6" w:rsidRDefault="000061B6" w:rsidP="007D124B">
                                <w:pPr>
                                  <w:pStyle w:val="Standard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0061B6" w:rsidRDefault="000061B6" w:rsidP="007D124B">
                                <w:pPr>
                                  <w:pStyle w:val="Standard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34" style="position:absolute;left:0;text-align:left;margin-left:-36.85pt;margin-top:280.6pt;width:520.95pt;height:410.3pt;z-index:251740160" coordsize="66159,52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">
                <v:group id="Gruppieren 1" o:spid="_x0000_s1135" style="position:absolute;width:65786;height:52108" coordorigin="-1681,122" coordsize="111649,72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xtfeld 5" o:spid="_x0000_s1136" type="#_x0000_t202" style="position:absolute;left:-1492;top:122;width:4773;height:69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34390AEE" w14:textId="77777777" w:rsidR="000061B6" w:rsidRDefault="000061B6" w:rsidP="005858B2">
                          <w:pPr>
                            <w:pStyle w:val="StandardWeb"/>
                          </w:pPr>
                          <w:r>
                            <w:rPr>
                              <w:rFonts w:ascii="Segoe UI" w:hAnsi="Segoe UI" w:cs="Segoe UI"/>
                              <w:color w:val="000000" w:themeColor="text1"/>
                              <w:kern w:val="24"/>
                            </w:rPr>
                            <w:t>A</w:t>
                          </w:r>
                        </w:p>
                      </w:txbxContent>
                    </v:textbox>
                  </v:shape>
                  <v:shape id="Textfeld 6" o:spid="_x0000_s1137" type="#_x0000_t202" style="position:absolute;left:54730;top:36571;width:4418;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41DA30E3" w14:textId="77777777" w:rsidR="000061B6" w:rsidRDefault="000061B6" w:rsidP="005858B2">
                          <w:pPr>
                            <w:pStyle w:val="StandardWeb"/>
                          </w:pPr>
                          <w:r>
                            <w:rPr>
                              <w:rFonts w:ascii="Segoe UI" w:hAnsi="Segoe UI" w:cs="Segoe UI"/>
                              <w:color w:val="000000" w:themeColor="text1"/>
                              <w:kern w:val="24"/>
                            </w:rPr>
                            <w:t>E</w:t>
                          </w:r>
                        </w:p>
                      </w:txbxContent>
                    </v:textbox>
                  </v:shape>
                  <v:shape id="Grafik 19" o:spid="_x0000_s1138" type="#_x0000_t75" style="position:absolute;left:2244;top:36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">
                    <v:imagedata r:id="rId101" o:title=""/>
                    <o:lock v:ext="edit" aspectratio="f"/>
                  </v:shape>
                  <v:shape id="Grafik 20" o:spid="_x0000_s1139" type="#_x0000_t75" style="position:absolute;left:57768;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">
                    <v:imagedata r:id="rId102" o:title=""/>
                    <o:lock v:ext="edit" aspectratio="f"/>
                  </v:shape>
                  <v:shape id="Grafik 139187275" o:spid="_x0000_s1140" type="#_x0000_t75" style="position:absolute;left:2244;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">
                    <v:imagedata r:id="rId103" o:title=""/>
                    <o:lock v:ext="edit" aspectratio="f"/>
                  </v:shape>
                  <v:shape id="Grafik 139187276" o:spid="_x0000_s1141" type="#_x0000_t75" style="position:absolute;left:2029;top: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">
                    <v:imagedata r:id="rId104" o:title=""/>
                    <o:lock v:ext="edit" aspectratio="f"/>
                  </v:shape>
                  <v:shape id="Grafik 139187277" o:spid="_x0000_s1142" type="#_x0000_t75" style="position:absolute;left:57768;top:64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">
                    <v:imagedata r:id="rId105" o:title=""/>
                    <o:lock v:ext="edit" aspectratio="f"/>
                  </v:shape>
                  <v:shape id="Grafik 139187278" o:spid="_x0000_s1143" type="#_x0000_t75" style="position:absolute;left:25062;top:55265;width:2094;height: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">
                    <v:imagedata r:id="rId106" o:title=""/>
                  </v:shape>
                  <v:shape id="Grafik 139187279" o:spid="_x0000_s1144" type="#_x0000_t75" style="position:absolute;left:27156;top:55317;width:8229;height: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">
                    <v:imagedata r:id="rId107" o:title=""/>
                  </v:shape>
                  <v:shape id="Grafik 139187280" o:spid="_x0000_s1145" type="#_x0000_t75" style="position:absolute;left:25062;top:37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">
                    <v:imagedata r:id="rId106" o:title=""/>
                  </v:shape>
                  <v:shape id="Grafik 139187281" o:spid="_x0000_s1146" type="#_x0000_t75" style="position:absolute;left:27156;top:37385;width:7758;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">
                    <v:imagedata r:id="rId108" o:title=""/>
                  </v:shape>
                  <v:shape id="Grafik 139187282" o:spid="_x0000_s1147" type="#_x0000_t75" style="position:absolute;left:25062;top:19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">
                    <v:imagedata r:id="rId106" o:title=""/>
                  </v:shape>
                  <v:shape id="Grafik 139187283" o:spid="_x0000_s1148" type="#_x0000_t75" style="position:absolute;left:27109;top:19388;width:6912;height: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">
                    <v:imagedata r:id="rId109" o:title=""/>
                  </v:shape>
                  <v:shape id="Textfeld 23" o:spid="_x0000_s1149" type="#_x0000_t202" style="position:absolute;left:-1492;top:35993;width:4590;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" filled="f" stroked="f">
                    <v:textbox style="mso-fit-shape-to-text:t">
                      <w:txbxContent>
                        <w:p w14:paraId="09D897C1" w14:textId="77777777" w:rsidR="000061B6" w:rsidRDefault="000061B6" w:rsidP="005858B2">
                          <w:pPr>
                            <w:pStyle w:val="StandardWeb"/>
                          </w:pPr>
                          <w:r>
                            <w:rPr>
                              <w:rFonts w:ascii="Segoe UI" w:hAnsi="Segoe UI" w:cs="Segoe UI"/>
                              <w:color w:val="000000" w:themeColor="text1"/>
                              <w:kern w:val="24"/>
                            </w:rPr>
                            <w:t>B</w:t>
                          </w:r>
                        </w:p>
                      </w:txbxContent>
                    </v:textbox>
                  </v:shape>
                  <v:shape id="Textfeld 24" o:spid="_x0000_s1150" type="#_x0000_t202" style="position:absolute;left:-1681;top:54571;width:4709;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" filled="f" stroked="f">
                    <v:textbox style="mso-fit-shape-to-text:t">
                      <w:txbxContent>
                        <w:p w14:paraId="71185387" w14:textId="77777777" w:rsidR="000061B6" w:rsidRDefault="000061B6" w:rsidP="005858B2">
                          <w:pPr>
                            <w:pStyle w:val="StandardWeb"/>
                          </w:pPr>
                          <w:r>
                            <w:rPr>
                              <w:rFonts w:ascii="Segoe UI" w:hAnsi="Segoe UI" w:cs="Segoe UI"/>
                              <w:color w:val="000000" w:themeColor="text1"/>
                              <w:kern w:val="24"/>
                            </w:rPr>
                            <w:t>C</w:t>
                          </w:r>
                        </w:p>
                      </w:txbxContent>
                    </v:textbox>
                  </v:shape>
                  <v:shape id="Textfeld 25" o:spid="_x0000_s1151" type="#_x0000_t202" style="position:absolute;left:54463;top:449;width:4925;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" filled="f" stroked="f">
                    <v:textbox style="mso-fit-shape-to-text:t">
                      <w:txbxContent>
                        <w:p w14:paraId="1020411B" w14:textId="77777777" w:rsidR="000061B6" w:rsidRDefault="000061B6" w:rsidP="005858B2">
                          <w:pPr>
                            <w:pStyle w:val="StandardWeb"/>
                          </w:pPr>
                          <w:r>
                            <w:rPr>
                              <w:rFonts w:ascii="Segoe UI" w:hAnsi="Segoe UI" w:cs="Segoe UI"/>
                              <w:color w:val="000000" w:themeColor="text1"/>
                              <w:kern w:val="24"/>
                            </w:rPr>
                            <w:t>D</w:t>
                          </w:r>
                        </w:p>
                      </w:txbxContent>
                    </v:textbox>
                  </v:shape>
                </v:group>
                <v:group id="Gruppieren 1" o:spid="_x0000_s1152" style="position:absolute;left:33201;top:38426;width:32958;height:13169" coordorigin="-4714,-793" coordsize="115566,38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">
                  <v:shape id="Grafik 139187316" o:spid="_x0000_s1153" type="#_x0000_t75" style="position:absolute;left:290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">
                    <v:imagedata r:id="rId110" o:title=""/>
                    <o:lock v:ext="edit" aspectratio="f"/>
                  </v:shape>
                  <v:shape id="Grafik 139187317" o:spid="_x0000_s1154" type="#_x0000_t75" style="position:absolute;left:5865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">
                    <v:imagedata r:id="rId111" o:title=""/>
                    <o:lock v:ext="edit" aspectratio="f"/>
                  </v:shape>
                  <v:shape id="Textfeld 3" o:spid="_x0000_s1155" type="#_x0000_t202" style="position:absolute;left:-4714;top:-793;width:12194;height:11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" filled="f" stroked="f">
                    <v:textbox>
                      <w:txbxContent>
                        <w:p w14:paraId="253BEB20" w14:textId="20F1720C" w:rsidR="000061B6" w:rsidRDefault="000061B6" w:rsidP="007D124B">
                          <w:pPr>
                            <w:pStyle w:val="StandardWeb"/>
                          </w:pPr>
                          <w:r>
                            <w:rPr>
                              <w:rFonts w:ascii="Segoe UI" w:hAnsi="Segoe UI" w:cs="Segoe UI"/>
                              <w:color w:val="000000" w:themeColor="text1"/>
                              <w:kern w:val="24"/>
                            </w:rPr>
                            <w:t>F</w:t>
                          </w:r>
                        </w:p>
                      </w:txbxContent>
                    </v:textbox>
                  </v:shape>
                  <v:shape id="Textfeld 5" o:spid="_x0000_s1156" type="#_x0000_t202" style="position:absolute;left:49060;top:-792;width:13503;height:13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" filled="f" stroked="f">
                    <v:textbox>
                      <w:txbxContent>
                        <w:p w14:paraId="06B7ED3D" w14:textId="6D7C891C" w:rsidR="000061B6" w:rsidRDefault="000061B6" w:rsidP="007D124B">
                          <w:pPr>
                            <w:pStyle w:val="StandardWeb"/>
                          </w:pPr>
                          <w:r>
                            <w:rPr>
                              <w:rFonts w:ascii="Segoe UI" w:hAnsi="Segoe UI" w:cs="Segoe UI"/>
                              <w:color w:val="000000" w:themeColor="text1"/>
                              <w:kern w:val="24"/>
                            </w:rPr>
                            <w:t>G</w:t>
                          </w:r>
                        </w:p>
                      </w:txbxContent>
                    </v:textbox>
                  </v:shape>
                </v:group>
                <w10:wrap type="topAndBottom"/>
              </v:group>
            </w:pict>
          </mc:Fallback>
        </mc:AlternateContent>
      </w:r>
      <w:r w:rsidR="001651E4">
        <w:rPr>
          <w:rFonts w:cs="CMU Serif Roman"/>
          <w:lang w:val="en-GB"/>
        </w:rPr>
        <w:t xml:space="preserve">the findings of Park </w:t>
      </w:r>
      <w:proofErr w:type="gramStart"/>
      <w:r w:rsidR="001651E4">
        <w:rPr>
          <w:rFonts w:cs="CMU Serif Roman"/>
          <w:lang w:val="en-GB"/>
        </w:rPr>
        <w:t>et al..</w:t>
      </w:r>
      <w:proofErr w:type="gramEnd"/>
      <w:r w:rsidR="001651E4">
        <w:rPr>
          <w:rFonts w:cs="CMU Serif Roman"/>
          <w:lang w:val="en-GB"/>
        </w:rPr>
        <w:t xml:space="preserve"> Ultimately, s</w:t>
      </w:r>
      <w:r w:rsidR="007D124B">
        <w:rPr>
          <w:rFonts w:cs="CMU Serif Roman"/>
          <w:lang w:val="en-GB"/>
        </w:rPr>
        <w:t>olidifying th</w:t>
      </w:r>
      <w:r w:rsidR="001651E4">
        <w:rPr>
          <w:rFonts w:cs="CMU Serif Roman"/>
          <w:lang w:val="en-GB"/>
        </w:rPr>
        <w:t xml:space="preserve">at phase coherence in delta and theta </w:t>
      </w:r>
      <w:r w:rsidR="00DA7316">
        <w:rPr>
          <w:noProof/>
        </w:rPr>
        <mc:AlternateContent>
          <mc:Choice Requires="wps">
            <w:drawing>
              <wp:anchor distT="0" distB="0" distL="114300" distR="114300" simplePos="0" relativeHeight="251737088" behindDoc="0" locked="0" layoutInCell="1" allowOverlap="1" wp14:anchorId="5C7E797E" wp14:editId="37E67C59">
                <wp:simplePos x="0" y="0"/>
                <wp:positionH relativeFrom="margin">
                  <wp:align>right</wp:align>
                </wp:positionH>
                <wp:positionV relativeFrom="paragraph">
                  <wp:posOffset>91</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66DCDAC3" w:rsidR="000061B6" w:rsidRPr="006B2887" w:rsidRDefault="000061B6" w:rsidP="006B2887">
                            <w:pPr>
                              <w:pStyle w:val="Beschriftung"/>
                              <w:rPr>
                                <w:rFonts w:cs="CMU Serif Roman"/>
                                <w:sz w:val="24"/>
                                <w:szCs w:val="24"/>
                                <w:lang w:val="en-GB"/>
                              </w:rPr>
                            </w:pPr>
                            <w:bookmarkStart w:id="68" w:name="_Ref211599523"/>
                            <w:r w:rsidRPr="006B2887">
                              <w:rPr>
                                <w:lang w:val="en-GB"/>
                              </w:rPr>
                              <w:t xml:space="preserve">Figure </w:t>
                            </w:r>
                            <w:r>
                              <w:fldChar w:fldCharType="begin"/>
                            </w:r>
                            <w:r w:rsidRPr="006B2887">
                              <w:rPr>
                                <w:lang w:val="en-GB"/>
                              </w:rPr>
                              <w:instrText xml:space="preserve"> SEQ Figure \* ARABIC </w:instrText>
                            </w:r>
                            <w:r>
                              <w:fldChar w:fldCharType="separate"/>
                            </w:r>
                            <w:r>
                              <w:rPr>
                                <w:noProof/>
                                <w:lang w:val="en-GB"/>
                              </w:rPr>
                              <w:t>13</w:t>
                            </w:r>
                            <w:r>
                              <w:fldChar w:fldCharType="end"/>
                            </w:r>
                            <w:bookmarkEnd w:id="68"/>
                            <w:r w:rsidRPr="006B2887">
                              <w:rPr>
                                <w:lang w:val="en-GB"/>
                              </w:rPr>
                              <w:t xml:space="preserve"> Power in the cardiac cycle of EEG and ST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7" type="#_x0000_t202" style="position:absolute;left:0;text-align:left;margin-left:399.85pt;margin-top:0;width:451.05pt;height:30.75pt;z-index:2517370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" stroked="f">
                <v:textbox style="mso-fit-shape-to-text:t" inset="0,0,0,0">
                  <w:txbxContent>
                    <w:p w14:paraId="12D435FF" w14:textId="66DCDAC3" w:rsidR="000061B6" w:rsidRPr="006B2887" w:rsidRDefault="000061B6" w:rsidP="006B2887">
                      <w:pPr>
                        <w:pStyle w:val="Beschriftung"/>
                        <w:rPr>
                          <w:rFonts w:cs="CMU Serif Roman"/>
                          <w:sz w:val="24"/>
                          <w:szCs w:val="24"/>
                          <w:lang w:val="en-GB"/>
                        </w:rPr>
                      </w:pPr>
                      <w:bookmarkStart w:id="69" w:name="_Ref211599523"/>
                      <w:r w:rsidRPr="006B2887">
                        <w:rPr>
                          <w:lang w:val="en-GB"/>
                        </w:rPr>
                        <w:t xml:space="preserve">Figure </w:t>
                      </w:r>
                      <w:r>
                        <w:fldChar w:fldCharType="begin"/>
                      </w:r>
                      <w:r w:rsidRPr="006B2887">
                        <w:rPr>
                          <w:lang w:val="en-GB"/>
                        </w:rPr>
                        <w:instrText xml:space="preserve"> SEQ Figure \* ARABIC </w:instrText>
                      </w:r>
                      <w:r>
                        <w:fldChar w:fldCharType="separate"/>
                      </w:r>
                      <w:r>
                        <w:rPr>
                          <w:noProof/>
                          <w:lang w:val="en-GB"/>
                        </w:rPr>
                        <w:t>13</w:t>
                      </w:r>
                      <w:r>
                        <w:fldChar w:fldCharType="end"/>
                      </w:r>
                      <w:bookmarkEnd w:id="69"/>
                      <w:r w:rsidRPr="006B2887">
                        <w:rPr>
                          <w:lang w:val="en-GB"/>
                        </w:rPr>
                        <w:t xml:space="preserve"> Power in the cardiac cycle of EEG and STN</w:t>
                      </w:r>
                    </w:p>
                  </w:txbxContent>
                </v:textbox>
                <w10:wrap type="topAndBottom" anchorx="margin"/>
              </v:shape>
            </w:pict>
          </mc:Fallback>
        </mc:AlternateContent>
      </w:r>
      <w:r w:rsidR="001651E4">
        <w:rPr>
          <w:rFonts w:cs="CMU Serif Roman"/>
          <w:lang w:val="en-GB"/>
        </w:rPr>
        <w:t xml:space="preserve">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19739F01" w14:textId="60855FA1" w:rsidR="00B23689" w:rsidRPr="005D3D3A" w:rsidRDefault="00B23689" w:rsidP="00535AD0">
      <w:pPr>
        <w:rPr>
          <w:rFonts w:cs="CMU Serif Roman"/>
          <w:lang w:val="en-GB"/>
        </w:rPr>
      </w:pPr>
    </w:p>
    <w:p w14:paraId="54438738" w14:textId="77777777" w:rsidR="00B23689" w:rsidRPr="005D3D3A" w:rsidRDefault="00B23689" w:rsidP="00535AD0">
      <w:pPr>
        <w:rPr>
          <w:rFonts w:cs="CMU Serif Roman"/>
          <w:lang w:val="en-GB"/>
        </w:rPr>
      </w:pPr>
    </w:p>
    <w:p w14:paraId="18C14456" w14:textId="63FCE7C9" w:rsidR="00974C60" w:rsidRPr="005D3D3A" w:rsidRDefault="00974C60" w:rsidP="00535AD0">
      <w:pPr>
        <w:rPr>
          <w:rFonts w:cs="CMU Serif Roman"/>
          <w:lang w:val="en-GB"/>
        </w:rPr>
      </w:pPr>
    </w:p>
    <w:p w14:paraId="1E985941" w14:textId="3B3A5EC7" w:rsidR="00974C60" w:rsidRPr="005D3D3A" w:rsidRDefault="00974C60" w:rsidP="00535AD0">
      <w:pPr>
        <w:rPr>
          <w:rFonts w:cs="CMU Serif Roman"/>
          <w:lang w:val="en-GB"/>
        </w:rPr>
      </w:pPr>
    </w:p>
    <w:p w14:paraId="2F8F182A" w14:textId="77777777" w:rsidR="00974C60" w:rsidRPr="005D3D3A" w:rsidRDefault="00974C60" w:rsidP="00535AD0">
      <w:pPr>
        <w:rPr>
          <w:rFonts w:cs="CMU Serif Roman"/>
          <w:lang w:val="en-GB"/>
        </w:rPr>
      </w:pP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lastRenderedPageBreak/>
        <w:br w:type="page"/>
      </w:r>
    </w:p>
    <w:p w14:paraId="191E25D8" w14:textId="56DF5536" w:rsidR="00635F56" w:rsidRPr="005D3D3A" w:rsidRDefault="00635F56" w:rsidP="005458F9">
      <w:pPr>
        <w:pStyle w:val="berschrift1"/>
        <w:rPr>
          <w:lang w:val="en-GB"/>
        </w:rPr>
      </w:pPr>
      <w:bookmarkStart w:id="70" w:name="_Toc211588353"/>
      <w:r w:rsidRPr="005D3D3A">
        <w:rPr>
          <w:lang w:val="en-GB"/>
        </w:rPr>
        <w:lastRenderedPageBreak/>
        <w:t>Discussion</w:t>
      </w:r>
      <w:bookmarkEnd w:id="70"/>
    </w:p>
    <w:p w14:paraId="779DAF67" w14:textId="0C7518F0" w:rsidR="001F110C" w:rsidRPr="00F12C08" w:rsidRDefault="00221626" w:rsidP="00535AD0">
      <w:pPr>
        <w:rPr>
          <w:rFonts w:cs="CMU Serif Roman"/>
          <w:lang/>
        </w:rPr>
      </w:pPr>
      <w:r>
        <w:rPr>
          <w:rFonts w:cs="CMU Serif Roman"/>
          <w:lang/>
        </w:rPr>
        <w:t xml:space="preserve">We collected cortical and subcortical neural data from 14 patients with Parkinson’s dieases and </w:t>
      </w:r>
      <w:r w:rsidR="00967BFC">
        <w:rPr>
          <w:rFonts w:cs="CMU Serif Roman"/>
          <w:lang/>
        </w:rPr>
        <w:t xml:space="preserve">found that delta and theta range phase coherence underlies the source dynamics of HEP. Mean ITC peak data was correlated with the power spectra data of the same area and revealed no correlation, stating that significant ITC is irrespective of power. Moreover, the data indicated that the presence of dopaminergic medication in PD patients has an effect on interoceptive bottom-up signalling in the brain. Various analyses were compared between medication, showing a discernible difference in HEP. Conversely, the investigated ECG features showed no effect from medication, which also diverges from other studies in this area (Ref). </w:t>
      </w:r>
      <w:r w:rsidR="008061BA">
        <w:rPr>
          <w:rFonts w:cs="CMU Serif Roman"/>
          <w:lang/>
        </w:rPr>
        <w:t xml:space="preserve">Our data suggests that dopamine influences the specific HEP pattern. </w:t>
      </w:r>
      <w:r w:rsidR="00F12C08">
        <w:rPr>
          <w:rFonts w:cs="CMU Serif Roman"/>
          <w:lang/>
        </w:rPr>
        <w:t>Finally, the ITC EEG results show a specific pattern which compared to the ITC STN proposes that CFA could be observable in ITC. Opening further research for an advancement into it’s legitimacy and possible methodical approaches. This is the first study investigating heart-brain interoception on a subcortical and cortical basis during rest and shows that specifically phase modulates HEP and phase analysis opens new avenues for this area of research.</w:t>
      </w:r>
    </w:p>
    <w:p w14:paraId="0FAD0546" w14:textId="4D01A26D" w:rsidR="001F110C" w:rsidRDefault="0070429E" w:rsidP="001F110C">
      <w:pPr>
        <w:pStyle w:val="berschrift2"/>
        <w:rPr>
          <w:lang w:val="en-GB"/>
        </w:rPr>
      </w:pPr>
      <w:r>
        <w:rPr>
          <w:lang w:val="en-GB"/>
        </w:rPr>
        <w:t>HEP driven by phase resetting in delta and theta</w:t>
      </w:r>
    </w:p>
    <w:p w14:paraId="693CDB5E" w14:textId="440AA884" w:rsidR="0070429E" w:rsidRDefault="002D2CC0" w:rsidP="00AF094D">
      <w:pPr>
        <w:pStyle w:val="Listenabsatz"/>
        <w:numPr>
          <w:ilvl w:val="0"/>
          <w:numId w:val="19"/>
        </w:numPr>
        <w:rPr>
          <w:lang w:val="en-GB"/>
        </w:rPr>
      </w:pPr>
      <w:r>
        <w:rPr>
          <w:lang w:val="en-GB"/>
        </w:rPr>
        <w:t xml:space="preserve">Replication of Park et al successful -&gt; support of the phase resetting hypothesis </w:t>
      </w:r>
    </w:p>
    <w:p w14:paraId="17B05E31" w14:textId="034CCA09" w:rsidR="002D2CC0" w:rsidRDefault="002D2CC0" w:rsidP="002D2CC0">
      <w:pPr>
        <w:pStyle w:val="Listenabsatz"/>
        <w:numPr>
          <w:ilvl w:val="0"/>
          <w:numId w:val="19"/>
        </w:numPr>
        <w:rPr>
          <w:lang w:val="en-GB"/>
        </w:rPr>
      </w:pPr>
      <w:r>
        <w:rPr>
          <w:lang w:val="en-GB"/>
        </w:rPr>
        <w:t xml:space="preserve">Additionally implicated is the delta range </w:t>
      </w:r>
    </w:p>
    <w:p w14:paraId="69A9E206" w14:textId="096FDAE7" w:rsidR="0070429E" w:rsidRDefault="002D2CC0" w:rsidP="000061B6">
      <w:pPr>
        <w:pStyle w:val="Listenabsatz"/>
        <w:numPr>
          <w:ilvl w:val="1"/>
          <w:numId w:val="19"/>
        </w:numPr>
        <w:rPr>
          <w:lang w:val="en-GB"/>
        </w:rPr>
      </w:pPr>
      <w:r w:rsidRPr="00D33A7B">
        <w:rPr>
          <w:lang w:val="en-GB"/>
        </w:rPr>
        <w:t>Delta range often</w:t>
      </w:r>
      <w:r w:rsidR="00D33A7B" w:rsidRPr="00D33A7B">
        <w:rPr>
          <w:lang w:val="en-GB"/>
        </w:rPr>
        <w:t xml:space="preserve"> activated and seen in sleep, respiration but also individuals with brain damage </w:t>
      </w:r>
    </w:p>
    <w:p w14:paraId="232D89FD" w14:textId="57C6EF26" w:rsidR="00D33A7B" w:rsidRDefault="00D33A7B" w:rsidP="000061B6">
      <w:pPr>
        <w:pStyle w:val="Listenabsatz"/>
        <w:numPr>
          <w:ilvl w:val="1"/>
          <w:numId w:val="19"/>
        </w:numPr>
        <w:rPr>
          <w:lang w:val="en-GB"/>
        </w:rPr>
      </w:pPr>
      <w:r>
        <w:rPr>
          <w:lang w:val="en-GB"/>
        </w:rPr>
        <w:t>So higher delta could also be related to PD</w:t>
      </w:r>
    </w:p>
    <w:p w14:paraId="05D16A30" w14:textId="6C49E6A4" w:rsidR="00D33A7B" w:rsidRDefault="00D33A7B" w:rsidP="000061B6">
      <w:pPr>
        <w:pStyle w:val="Listenabsatz"/>
        <w:numPr>
          <w:ilvl w:val="1"/>
          <w:numId w:val="19"/>
        </w:numPr>
        <w:rPr>
          <w:lang w:val="en-GB"/>
        </w:rPr>
      </w:pPr>
      <w:proofErr w:type="spellStart"/>
      <w:r>
        <w:rPr>
          <w:lang w:val="en-GB"/>
        </w:rPr>
        <w:t>tACS</w:t>
      </w:r>
      <w:proofErr w:type="spellEnd"/>
      <w:r>
        <w:rPr>
          <w:lang w:val="en-GB"/>
        </w:rPr>
        <w:t xml:space="preserve"> looking at delta in HEP have seen anti </w:t>
      </w:r>
      <w:proofErr w:type="spellStart"/>
      <w:r>
        <w:rPr>
          <w:lang w:val="en-GB"/>
        </w:rPr>
        <w:t>correltation</w:t>
      </w:r>
      <w:proofErr w:type="spellEnd"/>
      <w:r>
        <w:rPr>
          <w:lang w:val="en-GB"/>
        </w:rPr>
        <w:t xml:space="preserve"> </w:t>
      </w:r>
    </w:p>
    <w:p w14:paraId="6A2213FE" w14:textId="39D08952" w:rsidR="00D33A7B" w:rsidRDefault="00D33A7B" w:rsidP="000061B6">
      <w:pPr>
        <w:pStyle w:val="Listenabsatz"/>
        <w:numPr>
          <w:ilvl w:val="1"/>
          <w:numId w:val="19"/>
        </w:numPr>
        <w:rPr>
          <w:lang w:val="en-GB"/>
        </w:rPr>
      </w:pPr>
      <w:r>
        <w:rPr>
          <w:lang w:val="en-GB"/>
        </w:rPr>
        <w:t xml:space="preserve">Delta has rough links to HEP but no real studies have investigated it yet </w:t>
      </w:r>
    </w:p>
    <w:p w14:paraId="5E9D0B15" w14:textId="4DF6FB6A" w:rsidR="00D33A7B" w:rsidRDefault="00C9277E" w:rsidP="00D33A7B">
      <w:pPr>
        <w:pStyle w:val="Listenabsatz"/>
        <w:numPr>
          <w:ilvl w:val="0"/>
          <w:numId w:val="19"/>
        </w:numPr>
        <w:rPr>
          <w:lang w:val="en-GB"/>
        </w:rPr>
      </w:pPr>
      <w:r>
        <w:rPr>
          <w:lang w:val="en-GB"/>
        </w:rPr>
        <w:lastRenderedPageBreak/>
        <w:t xml:space="preserve"> High ITC area happened in </w:t>
      </w:r>
      <w:proofErr w:type="spellStart"/>
      <w:r>
        <w:rPr>
          <w:lang w:val="en-GB"/>
        </w:rPr>
        <w:t>out</w:t>
      </w:r>
      <w:proofErr w:type="spellEnd"/>
      <w:r>
        <w:rPr>
          <w:lang w:val="en-GB"/>
        </w:rPr>
        <w:t xml:space="preserve"> dataset directly before into the beginning of the t-wave when time locked to the r-peak </w:t>
      </w:r>
    </w:p>
    <w:p w14:paraId="1717F072" w14:textId="09AF181C" w:rsidR="00C9277E" w:rsidRDefault="00C9277E" w:rsidP="00D33A7B">
      <w:pPr>
        <w:pStyle w:val="Listenabsatz"/>
        <w:numPr>
          <w:ilvl w:val="0"/>
          <w:numId w:val="19"/>
        </w:numPr>
        <w:rPr>
          <w:lang w:val="en-GB"/>
        </w:rPr>
      </w:pPr>
      <w:r>
        <w:rPr>
          <w:lang w:val="en-GB"/>
        </w:rPr>
        <w:t>What is the known major role of the t-wave in the cardiac cycle? Hight of aortic blood flow with ITC, peak of ejection and start of reduction of the ejection of blood into the blood stream and ventricular pressure reduces</w:t>
      </w:r>
    </w:p>
    <w:p w14:paraId="1D3CAECF" w14:textId="77777777" w:rsidR="00F8242A" w:rsidRPr="00D33A7B" w:rsidRDefault="00F8242A" w:rsidP="00D33A7B">
      <w:pPr>
        <w:pStyle w:val="Listenabsatz"/>
        <w:numPr>
          <w:ilvl w:val="0"/>
          <w:numId w:val="19"/>
        </w:numPr>
        <w:rPr>
          <w:lang w:val="en-GB"/>
        </w:rPr>
      </w:pPr>
    </w:p>
    <w:p w14:paraId="7E40D003" w14:textId="56951477" w:rsidR="0070429E" w:rsidRDefault="0070429E" w:rsidP="0070429E">
      <w:pPr>
        <w:rPr>
          <w:lang w:val="en-GB"/>
        </w:rPr>
      </w:pPr>
    </w:p>
    <w:p w14:paraId="76CDF796" w14:textId="3E19A7FA" w:rsidR="002D1504" w:rsidRDefault="006141ED" w:rsidP="0070429E">
      <w:pPr>
        <w:rPr>
          <w:lang w:val="en-GB"/>
        </w:rPr>
      </w:pPr>
      <w:r>
        <w:rPr>
          <w:lang w:val="en-GB"/>
        </w:rPr>
        <w:t>The ITC and power analysis of the HEP in the time-frequency domain support the phase-resetting hypothesis Park et al. supposes. After replicating their analysis, we could see high phase coherence in the same time range. This is coupled with the finding that there is no correlation between ITC peak and the spectral power, which they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DC3456">
        <w:rPr>
          <w:lang w:val="en-GB"/>
        </w:rPr>
        <w:t>. Underlined by</w:t>
      </w:r>
      <w:r>
        <w:rPr>
          <w:lang w:val="en-GB"/>
        </w:rPr>
        <w:t xml:space="preserve"> significant </w:t>
      </w:r>
      <w:r w:rsidR="00533D8B">
        <w:rPr>
          <w:lang w:val="en-GB"/>
        </w:rPr>
        <w:t xml:space="preserve">phase coherence. The evoked model (references from the Park and also </w:t>
      </w:r>
      <w:r w:rsidR="00DC3456">
        <w:rPr>
          <w:lang w:val="en-GB"/>
        </w:rPr>
        <w:t xml:space="preserve">a </w:t>
      </w:r>
      <w:r w:rsidR="00533D8B">
        <w:rPr>
          <w:lang w:val="en-GB"/>
        </w:rPr>
        <w:t>reference to a figure in the intro) would propose a time-locked change in power.</w:t>
      </w:r>
      <w:r w:rsidR="006014F6">
        <w:rPr>
          <w:lang w:val="en-GB"/>
        </w:rPr>
        <w:t xml:space="preserve"> A difference that is present is the frequency range implicated in the ITC peak. Park et al. see the entire theta range (4-7Hz). We can observe</w:t>
      </w:r>
      <w:r w:rsidR="00D06C98">
        <w:rPr>
          <w:lang w:val="en-GB"/>
        </w:rPr>
        <w:t xml:space="preserve"> high</w:t>
      </w:r>
      <w:r w:rsidR="006014F6">
        <w:rPr>
          <w:lang w:val="en-GB"/>
        </w:rPr>
        <w:t xml:space="preserve"> delta (2-4Hz) and low theta (4-5Hz). High theta shows significant phase coherence but outside of the realm of the ITC peak. Park et al</w:t>
      </w:r>
      <w:r w:rsidR="00F443CA">
        <w:rPr>
          <w:lang w:val="en-GB"/>
        </w:rPr>
        <w:t>.</w:t>
      </w:r>
      <w:r w:rsidR="006014F6">
        <w:rPr>
          <w:lang w:val="en-GB"/>
        </w:rPr>
        <w:t xml:space="preserve"> eradicated delta signals due to </w:t>
      </w:r>
      <w:r w:rsidR="00F443CA">
        <w:rPr>
          <w:lang w:val="en-GB"/>
        </w:rPr>
        <w:t>high-pass</w:t>
      </w:r>
      <w:r w:rsidR="006014F6">
        <w:rPr>
          <w:lang w:val="en-GB"/>
        </w:rPr>
        <w:t xml:space="preserve"> filtering at 4 Hz, as a more conservative approach to circumvent PPA. </w:t>
      </w:r>
    </w:p>
    <w:p w14:paraId="1746C1A9" w14:textId="3E636396" w:rsidR="009E4C23" w:rsidRDefault="002D1504" w:rsidP="0070429E">
      <w:pPr>
        <w:rPr>
          <w:lang w:val="en-GB"/>
        </w:rPr>
      </w:pPr>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 xml:space="preserve">ce peaks between 150-300ms </w:t>
      </w:r>
      <w:r w:rsidR="00C8126B">
        <w:rPr>
          <w:lang w:val="en-GB"/>
        </w:rPr>
        <w:t xml:space="preserve">after r-peak and </w:t>
      </w:r>
      <w:r w:rsidR="00F820A7">
        <w:rPr>
          <w:lang w:val="en-GB"/>
        </w:rPr>
        <w:t xml:space="preserve">seemingly </w:t>
      </w:r>
      <w:r w:rsidR="005962A5">
        <w:rPr>
          <w:lang w:val="en-GB"/>
        </w:rPr>
        <w:t>modulat</w:t>
      </w:r>
      <w:r w:rsidR="00C8126B">
        <w:rPr>
          <w:lang w:val="en-GB"/>
        </w:rPr>
        <w:t>e</w:t>
      </w:r>
      <w:r w:rsidR="00F820A7">
        <w:rPr>
          <w:lang w:val="en-GB"/>
        </w:rPr>
        <w:t>s</w:t>
      </w:r>
      <w:r w:rsidR="005962A5">
        <w:rPr>
          <w:lang w:val="en-GB"/>
        </w:rPr>
        <w:t xml:space="preserve"> the HEP during rest</w:t>
      </w:r>
      <w:r w:rsidR="00C8126B">
        <w:rPr>
          <w:lang w:val="en-GB"/>
        </w:rPr>
        <w:t xml:space="preserve">. </w:t>
      </w:r>
      <w:r>
        <w:rPr>
          <w:lang w:val="en-GB"/>
        </w:rPr>
        <w:t xml:space="preserve">Previously, </w:t>
      </w:r>
      <w:r w:rsidR="00F820A7">
        <w:rPr>
          <w:lang w:val="en-GB"/>
        </w:rPr>
        <w:t>heartbeat</w:t>
      </w:r>
      <w:r w:rsidR="00720C7E">
        <w:rPr>
          <w:lang w:val="en-GB"/>
        </w:rPr>
        <w:t>-</w:t>
      </w:r>
      <w:r w:rsidR="00F820A7">
        <w:rPr>
          <w:lang w:val="en-GB"/>
        </w:rPr>
        <w:t xml:space="preserve">attenuated </w:t>
      </w:r>
      <w:r>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down attenuation of the HEP.</w:t>
      </w:r>
      <w:r>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w:t>
      </w:r>
      <w:r w:rsidR="000070FB">
        <w:rPr>
          <w:lang w:val="en-GB"/>
        </w:rPr>
        <w:t xml:space="preserve">topographic </w:t>
      </w:r>
      <w:r w:rsidR="00C8126B">
        <w:rPr>
          <w:lang w:val="en-GB"/>
        </w:rPr>
        <w:t xml:space="preserve">realm of </w:t>
      </w:r>
      <w:r w:rsidR="000070FB">
        <w:rPr>
          <w:lang w:val="en-GB"/>
        </w:rPr>
        <w:t>delta involvement</w:t>
      </w:r>
      <w:r w:rsidR="005D7A94">
        <w:rPr>
          <w:lang w:val="en-GB"/>
        </w:rPr>
        <w:t xml:space="preserve"> and further implies that the underlying patterns in creating the HEP expand beyond theta. Theta band has </w:t>
      </w:r>
      <w:r w:rsidR="005D7A94">
        <w:rPr>
          <w:lang w:val="en-GB"/>
        </w:rPr>
        <w:lastRenderedPageBreak/>
        <w:t xml:space="preserve">repeatedly been shown in vagal nerve modulation to influence the bottom-up creation of HEP. </w:t>
      </w:r>
      <w:r w:rsidR="00AE7D07">
        <w:rPr>
          <w:lang w:val="en-GB"/>
        </w:rPr>
        <w:t xml:space="preserve">One </w:t>
      </w:r>
      <w:r w:rsidR="005D7A94">
        <w:rPr>
          <w:lang w:val="en-GB"/>
        </w:rPr>
        <w:t xml:space="preserve">consideration 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0070FB">
        <w:rPr>
          <w:lang w:val="en-GB"/>
        </w:rPr>
        <w:t>,</w:t>
      </w:r>
      <w:r w:rsidR="006014F6">
        <w:rPr>
          <w:lang w:val="en-GB"/>
        </w:rPr>
        <w:t xml:space="preserve"> this is a serious consideration while interpreting </w:t>
      </w:r>
      <w:r w:rsidR="00AE7D07">
        <w:rPr>
          <w:lang w:val="en-GB"/>
        </w:rPr>
        <w:t>our</w:t>
      </w:r>
      <w:r w:rsidR="006014F6">
        <w:rPr>
          <w:lang w:val="en-GB"/>
        </w:rPr>
        <w:t xml:space="preserve"> results.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0238CC">
        <w:rPr>
          <w:lang w:val="en-GB"/>
        </w:rPr>
        <w:t>Ultimately, our ITC findings might be lower compared to a healthy population, but as it remains significant</w:t>
      </w:r>
      <w:r w:rsidR="00DC3456">
        <w:rPr>
          <w:lang w:val="en-GB"/>
        </w:rPr>
        <w:t>,</w:t>
      </w:r>
      <w:r w:rsidR="000238CC">
        <w:rPr>
          <w:lang w:val="en-GB"/>
        </w:rPr>
        <w:t xml:space="preserve"> this indicates the strength of the ITC peak in delta and theta in underlying HEP generation via phase resetting. </w:t>
      </w:r>
    </w:p>
    <w:p w14:paraId="427F6F6D" w14:textId="5573ED81" w:rsidR="00753C1A" w:rsidRDefault="001D58DE" w:rsidP="0070429E">
      <w:pPr>
        <w:rPr>
          <w:lang w:val="en-GB"/>
        </w:rPr>
      </w:pPr>
      <w:commentRangeStart w:id="71"/>
      <w:r>
        <w:rPr>
          <w:lang w:val="en-GB"/>
        </w:rPr>
        <w:t xml:space="preserve">We showed that the timing of the ITC peak in the cortical and subcortical areas is correlated with the timing of the t-wave peak. The ITC peak occurs shortly before the t-wave peak. Physiologically, the area shortly before the t-wave coincides with the peak of the ejection and start of the reduction of blood from the heart. For this to occur the cardiac muscles are starting to release from the contraction, causing ventricular pressure to reduce and aortic blood flow to peak. </w:t>
      </w:r>
      <w:commentRangeEnd w:id="71"/>
      <w:r w:rsidR="00CB3658">
        <w:rPr>
          <w:rStyle w:val="Kommentarzeichen"/>
        </w:rPr>
        <w:commentReference w:id="71"/>
      </w:r>
    </w:p>
    <w:p w14:paraId="11DB1656" w14:textId="4420486B" w:rsidR="006141ED" w:rsidRDefault="006141ED" w:rsidP="0070429E">
      <w:pPr>
        <w:rPr>
          <w:lang w:val="en-GB"/>
        </w:rPr>
      </w:pPr>
    </w:p>
    <w:p w14:paraId="19D9167A" w14:textId="19C31DDD" w:rsidR="0070429E" w:rsidRDefault="005B19CE" w:rsidP="0070429E">
      <w:pPr>
        <w:pStyle w:val="berschrift2"/>
        <w:rPr>
          <w:lang w:val="en-GB"/>
        </w:rPr>
      </w:pPr>
      <w:r>
        <w:rPr>
          <w:lang w:val="en-GB"/>
        </w:rPr>
        <w:t>Levodopa impact on CNS</w:t>
      </w:r>
    </w:p>
    <w:p w14:paraId="7B091E9E" w14:textId="06E28BD3" w:rsidR="005B19CE" w:rsidRDefault="005B19CE" w:rsidP="005B19CE">
      <w:pPr>
        <w:pStyle w:val="Listenabsatz"/>
        <w:numPr>
          <w:ilvl w:val="0"/>
          <w:numId w:val="18"/>
        </w:numPr>
        <w:rPr>
          <w:lang w:val="en-GB"/>
        </w:rPr>
      </w:pPr>
      <w:r>
        <w:rPr>
          <w:lang w:val="en-GB"/>
        </w:rPr>
        <w:t xml:space="preserve">Impact can be seen in the neural data especially the HEP waveforms </w:t>
      </w:r>
    </w:p>
    <w:p w14:paraId="3C1AC464" w14:textId="42DC187F" w:rsidR="005B19CE" w:rsidRDefault="005B19CE" w:rsidP="005B19CE">
      <w:pPr>
        <w:pStyle w:val="Listenabsatz"/>
        <w:numPr>
          <w:ilvl w:val="0"/>
          <w:numId w:val="18"/>
        </w:numPr>
        <w:rPr>
          <w:lang w:val="en-GB"/>
        </w:rPr>
      </w:pPr>
      <w:r>
        <w:rPr>
          <w:lang w:val="en-GB"/>
        </w:rPr>
        <w:t xml:space="preserve">No impact in the ECG </w:t>
      </w:r>
    </w:p>
    <w:p w14:paraId="10A49944" w14:textId="14534F75" w:rsidR="005B19CE" w:rsidRDefault="005B19CE" w:rsidP="005B19CE">
      <w:pPr>
        <w:pStyle w:val="Listenabsatz"/>
        <w:numPr>
          <w:ilvl w:val="0"/>
          <w:numId w:val="18"/>
        </w:numPr>
        <w:rPr>
          <w:lang w:val="en-GB"/>
        </w:rPr>
      </w:pPr>
      <w:r>
        <w:rPr>
          <w:lang w:val="en-GB"/>
        </w:rPr>
        <w:t xml:space="preserve">Might suggest that levodopa regulates only in the CNS </w:t>
      </w:r>
    </w:p>
    <w:p w14:paraId="5B1BF3EC" w14:textId="6AF77C0E" w:rsidR="005B19CE" w:rsidRDefault="005B19CE" w:rsidP="005B19CE">
      <w:pPr>
        <w:pStyle w:val="Listenabsatz"/>
        <w:numPr>
          <w:ilvl w:val="0"/>
          <w:numId w:val="18"/>
        </w:numPr>
        <w:rPr>
          <w:lang w:val="en-GB"/>
        </w:rPr>
      </w:pPr>
      <w:r>
        <w:rPr>
          <w:lang w:val="en-GB"/>
        </w:rPr>
        <w:t xml:space="preserve">ANS would have impact on ECG but there no effect can be seen so ANS is not implicated by Levodopa medication </w:t>
      </w:r>
    </w:p>
    <w:p w14:paraId="335F0F8F" w14:textId="5FBF5894" w:rsidR="005B19CE" w:rsidRDefault="00904D67" w:rsidP="005B19CE">
      <w:pPr>
        <w:pStyle w:val="Listenabsatz"/>
        <w:numPr>
          <w:ilvl w:val="0"/>
          <w:numId w:val="18"/>
        </w:numPr>
        <w:rPr>
          <w:lang w:val="en-GB"/>
        </w:rPr>
      </w:pPr>
      <w:r>
        <w:rPr>
          <w:lang w:val="en-GB"/>
        </w:rPr>
        <w:t xml:space="preserve">Dopaminergic </w:t>
      </w:r>
      <w:r w:rsidR="00934C0D">
        <w:rPr>
          <w:lang w:val="en-GB"/>
        </w:rPr>
        <w:t xml:space="preserve">changes due to intravenous dopamine can see a rise in blood </w:t>
      </w:r>
      <w:proofErr w:type="spellStart"/>
      <w:r w:rsidR="00934C0D">
        <w:rPr>
          <w:lang w:val="en-GB"/>
        </w:rPr>
        <w:t>pressue</w:t>
      </w:r>
      <w:proofErr w:type="spellEnd"/>
      <w:r w:rsidR="00934C0D">
        <w:rPr>
          <w:lang w:val="en-GB"/>
        </w:rPr>
        <w:t xml:space="preserve"> (Allwood et al 1963</w:t>
      </w:r>
      <w:proofErr w:type="gramStart"/>
      <w:r w:rsidR="00934C0D">
        <w:rPr>
          <w:lang w:val="en-GB"/>
        </w:rPr>
        <w:t>).Rise</w:t>
      </w:r>
      <w:proofErr w:type="gramEnd"/>
      <w:r w:rsidR="00934C0D">
        <w:rPr>
          <w:lang w:val="en-GB"/>
        </w:rPr>
        <w:t xml:space="preserve"> is slow, not significant, and peaks roughly 5min after </w:t>
      </w:r>
      <w:r w:rsidR="00934C0D">
        <w:rPr>
          <w:lang w:val="en-GB"/>
        </w:rPr>
        <w:lastRenderedPageBreak/>
        <w:t xml:space="preserve">injection </w:t>
      </w:r>
      <w:proofErr w:type="spellStart"/>
      <w:r w:rsidR="00934C0D">
        <w:rPr>
          <w:lang w:val="en-GB"/>
        </w:rPr>
        <w:t>angoes</w:t>
      </w:r>
      <w:proofErr w:type="spellEnd"/>
      <w:r w:rsidR="00934C0D">
        <w:rPr>
          <w:lang w:val="en-GB"/>
        </w:rPr>
        <w:t xml:space="preserve"> back to baseline after roughly 15min. Oral medication might have slower effects.</w:t>
      </w:r>
    </w:p>
    <w:p w14:paraId="4AB62020" w14:textId="0735366B" w:rsidR="00934C0D" w:rsidRDefault="00934C0D" w:rsidP="005B19CE">
      <w:pPr>
        <w:pStyle w:val="Listenabsatz"/>
        <w:numPr>
          <w:ilvl w:val="0"/>
          <w:numId w:val="18"/>
        </w:numPr>
        <w:rPr>
          <w:lang w:val="en-GB"/>
        </w:rPr>
      </w:pPr>
      <w:r>
        <w:rPr>
          <w:lang w:val="en-GB"/>
        </w:rPr>
        <w:t>This study found that the higher the Levodopa Dose the</w:t>
      </w:r>
      <w:r w:rsidR="00986148">
        <w:rPr>
          <w:lang w:val="en-GB"/>
        </w:rPr>
        <w:t xml:space="preserve"> </w:t>
      </w:r>
      <w:r>
        <w:rPr>
          <w:lang w:val="en-GB"/>
        </w:rPr>
        <w:t xml:space="preserve">more it can have a reduced effect on the BP (Levodopa lowers BP) </w:t>
      </w:r>
      <w:hyperlink r:id="rId112" w:history="1">
        <w:r w:rsidRPr="00AA49E1">
          <w:rPr>
            <w:rStyle w:val="Hyperlink"/>
            <w:lang w:val="en-GB"/>
          </w:rPr>
          <w:t>https://www.cell.com/heliyon/fulltext/S2405-8440%2823%2905084-3</w:t>
        </w:r>
      </w:hyperlink>
      <w:r>
        <w:rPr>
          <w:lang w:val="en-GB"/>
        </w:rPr>
        <w:t xml:space="preserve"> but like it does not seem to do it significantly. </w:t>
      </w:r>
      <w:proofErr w:type="gramStart"/>
      <w:r>
        <w:rPr>
          <w:lang w:val="en-GB"/>
        </w:rPr>
        <w:t>Also</w:t>
      </w:r>
      <w:proofErr w:type="gramEnd"/>
      <w:r>
        <w:rPr>
          <w:lang w:val="en-GB"/>
        </w:rPr>
        <w:t xml:space="preserve"> we have no record of the exact levodopa dose patients were having after </w:t>
      </w:r>
      <w:proofErr w:type="spellStart"/>
      <w:r>
        <w:rPr>
          <w:lang w:val="en-GB"/>
        </w:rPr>
        <w:t>MedOff</w:t>
      </w:r>
      <w:proofErr w:type="spellEnd"/>
      <w:r w:rsidR="00FB6112">
        <w:rPr>
          <w:lang w:val="en-GB"/>
        </w:rPr>
        <w:t xml:space="preserve">, could implicate that the mean dosage was on the lower end. </w:t>
      </w:r>
    </w:p>
    <w:p w14:paraId="2DE9BE41" w14:textId="77777777" w:rsidR="00986148" w:rsidRPr="00986148" w:rsidRDefault="00986148" w:rsidP="00986148">
      <w:pPr>
        <w:rPr>
          <w:lang w:val="en-GB"/>
        </w:rPr>
      </w:pPr>
    </w:p>
    <w:p w14:paraId="08AFA9D3" w14:textId="7BE5502A" w:rsidR="00F006EF" w:rsidRDefault="00CB3658" w:rsidP="007275E7">
      <w:pPr>
        <w:rPr>
          <w:rFonts w:cs="CMU Serif Roman"/>
          <w:lang w:val="en-GB"/>
        </w:rPr>
      </w:pPr>
      <w:r>
        <w:rPr>
          <w:rFonts w:cs="CMU Serif Roman"/>
          <w:lang w:val="en-GB"/>
        </w:rPr>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 Especially, HEP waveforms using the hierarchical clustering method indicated an impact on interoception processing due to the presence of medication. Further time-frequency analysis </w:t>
      </w:r>
      <w:r w:rsidR="00986148">
        <w:rPr>
          <w:rFonts w:cs="CMU Serif Roman"/>
          <w:lang w:val="en-GB"/>
        </w:rPr>
        <w:t xml:space="preserve">(Power, ITC, CCC) </w:t>
      </w:r>
      <w:r>
        <w:rPr>
          <w:rFonts w:cs="CMU Serif Roman"/>
          <w:lang w:val="en-GB"/>
        </w:rPr>
        <w:t>showed no clear differentiations</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 xml:space="preserve">in HRV based on a single dose of levodopa </w:t>
      </w:r>
      <w:r w:rsidR="00507B0E">
        <w:rPr>
          <w:rFonts w:cs="CMU Serif Roman"/>
          <w:lang w:val="en-GB"/>
        </w:rPr>
        <w:t xml:space="preserve">compared to </w:t>
      </w:r>
      <w:proofErr w:type="spellStart"/>
      <w:r w:rsidR="00507B0E">
        <w:rPr>
          <w:rFonts w:cs="CMU Serif Roman"/>
          <w:lang w:val="en-GB"/>
        </w:rPr>
        <w:t>MedOff</w:t>
      </w:r>
      <w:proofErr w:type="spellEnd"/>
      <w:r w:rsidR="00507B0E">
        <w:rPr>
          <w:rFonts w:cs="CMU Serif Roman"/>
          <w:lang w:val="en-GB"/>
        </w:rPr>
        <w:t xml:space="preserve">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is out of the scope. </w:t>
      </w:r>
      <w:r w:rsidR="00331D63">
        <w:rPr>
          <w:rFonts w:cs="CMU Serif Roman"/>
          <w:lang w:val="en-GB"/>
        </w:rPr>
        <w:t>To the best of our knowledge, t</w:t>
      </w:r>
      <w:r w:rsidR="00507B0E">
        <w:rPr>
          <w:rFonts w:cs="CMU Serif Roman"/>
          <w:lang w:val="en-GB"/>
        </w:rPr>
        <w:t>he effects of levodopa medication on HEP ha</w:t>
      </w:r>
      <w:r w:rsidR="00331D63">
        <w:rPr>
          <w:rFonts w:cs="CMU Serif Roman"/>
          <w:lang w:val="en-GB"/>
        </w:rPr>
        <w:t>ve</w:t>
      </w:r>
      <w:r w:rsidR="00507B0E">
        <w:rPr>
          <w:rFonts w:cs="CMU Serif Roman"/>
          <w:lang w:val="en-GB"/>
        </w:rPr>
        <w:t xml:space="preserve"> not been investigated before</w:t>
      </w:r>
      <w:r w:rsidR="00331D63">
        <w:rPr>
          <w:rFonts w:cs="CMU Serif Roman"/>
          <w:lang w:val="en-GB"/>
        </w:rPr>
        <w:t xml:space="preserve">. Therefore, it is an interesting revelation that our data indicates that neuronal waveforms show an increase and sharpness in amplitude in the HEP. </w:t>
      </w:r>
      <w:r w:rsidR="00F006EF">
        <w:rPr>
          <w:rFonts w:cs="CMU Serif Roman"/>
          <w:lang w:val="en-GB"/>
        </w:rPr>
        <w:t>Investigating the complex mechanisms dopamine has on the brain</w:t>
      </w:r>
      <w:r w:rsidR="00DC3456">
        <w:rPr>
          <w:rFonts w:cs="CMU Serif Roman"/>
          <w:lang w:val="en-GB"/>
        </w:rPr>
        <w:t>,</w:t>
      </w:r>
      <w:r w:rsidR="00F006EF">
        <w:rPr>
          <w:rFonts w:cs="CMU Serif Roman"/>
          <w:lang w:val="en-GB"/>
        </w:rPr>
        <w:t xml:space="preserve"> 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720C7E">
        <w:rPr>
          <w:rFonts w:cs="CMU Serif Roman"/>
          <w:lang w:val="en-GB"/>
        </w:rPr>
        <w:t xml:space="preserve">Furthermore, this could be </w:t>
      </w:r>
      <w:r w:rsidR="007275E7">
        <w:rPr>
          <w:rFonts w:cs="CMU Serif Roman"/>
          <w:lang w:val="en-GB"/>
        </w:rPr>
        <w:t>enlightening in the case of 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7275E7">
        <w:rPr>
          <w:rFonts w:cs="CMU Serif Roman"/>
          <w:lang w:val="en-GB"/>
        </w:rPr>
        <w:t xml:space="preserve">ADHD, schizophrenia or addiction. </w:t>
      </w:r>
    </w:p>
    <w:p w14:paraId="7A178D8B" w14:textId="77777777" w:rsidR="003D0EF1" w:rsidRDefault="003D0EF1" w:rsidP="00535AD0">
      <w:pPr>
        <w:rPr>
          <w:rFonts w:cs="CMU Serif Roman"/>
          <w:lang w:val="en-GB"/>
        </w:rPr>
      </w:pPr>
    </w:p>
    <w:p w14:paraId="52D5C7CF" w14:textId="38400483" w:rsidR="00635F56" w:rsidRDefault="00635F56" w:rsidP="00535AD0">
      <w:pPr>
        <w:rPr>
          <w:rFonts w:cs="CMU Serif Roman"/>
          <w:lang w:val="en-GB"/>
        </w:rPr>
      </w:pPr>
    </w:p>
    <w:p w14:paraId="0AF9E64B" w14:textId="30047069" w:rsidR="0070429E" w:rsidRDefault="0070429E" w:rsidP="00535AD0">
      <w:pPr>
        <w:rPr>
          <w:rFonts w:cs="CMU Serif Roman"/>
          <w:lang w:val="en-GB"/>
        </w:rPr>
      </w:pPr>
    </w:p>
    <w:p w14:paraId="35594995" w14:textId="537DEEB9" w:rsidR="0070429E" w:rsidRPr="005D3D3A" w:rsidRDefault="005B19CE" w:rsidP="0070429E">
      <w:pPr>
        <w:pStyle w:val="berschrift2"/>
        <w:rPr>
          <w:lang w:val="en-GB"/>
        </w:rPr>
      </w:pPr>
      <w:r>
        <w:rPr>
          <w:lang w:val="en-GB"/>
        </w:rPr>
        <w:t>Phase as support mechanism for CFA circumvention</w:t>
      </w:r>
    </w:p>
    <w:p w14:paraId="5712AE51" w14:textId="629ABB2C" w:rsidR="00635F56" w:rsidRDefault="005B19CE" w:rsidP="005B19CE">
      <w:pPr>
        <w:pStyle w:val="Listenabsatz"/>
        <w:numPr>
          <w:ilvl w:val="0"/>
          <w:numId w:val="18"/>
        </w:numPr>
        <w:rPr>
          <w:rFonts w:cs="CMU Serif Roman"/>
          <w:lang w:val="en-GB"/>
        </w:rPr>
      </w:pPr>
      <w:r>
        <w:rPr>
          <w:rFonts w:cs="CMU Serif Roman"/>
          <w:lang w:val="en-GB"/>
        </w:rPr>
        <w:t>ITC showed Phase coherence</w:t>
      </w:r>
      <w:r w:rsidR="00AF094D">
        <w:rPr>
          <w:rFonts w:cs="CMU Serif Roman"/>
          <w:lang w:val="en-GB"/>
        </w:rPr>
        <w:t xml:space="preserve"> across all </w:t>
      </w:r>
      <w:proofErr w:type="spellStart"/>
      <w:r w:rsidR="00AF094D">
        <w:rPr>
          <w:rFonts w:cs="CMU Serif Roman"/>
          <w:lang w:val="en-GB"/>
        </w:rPr>
        <w:t>freqs</w:t>
      </w:r>
      <w:proofErr w:type="spellEnd"/>
      <w:r w:rsidR="00AF094D">
        <w:rPr>
          <w:rFonts w:cs="CMU Serif Roman"/>
          <w:lang w:val="en-GB"/>
        </w:rPr>
        <w:t xml:space="preserve"> coherent with CFA. Cementing that heart effects are mainly driven through phase and not power</w:t>
      </w:r>
    </w:p>
    <w:p w14:paraId="650B774D" w14:textId="685DA00E" w:rsidR="00AF094D" w:rsidRDefault="00AF094D" w:rsidP="005B19CE">
      <w:pPr>
        <w:pStyle w:val="Listenabsatz"/>
        <w:numPr>
          <w:ilvl w:val="0"/>
          <w:numId w:val="18"/>
        </w:numPr>
        <w:rPr>
          <w:rFonts w:cs="CMU Serif Roman"/>
          <w:lang w:val="en-GB"/>
        </w:rPr>
      </w:pPr>
      <w:r>
        <w:rPr>
          <w:rFonts w:cs="CMU Serif Roman"/>
          <w:lang w:val="en-GB"/>
        </w:rPr>
        <w:t xml:space="preserve">Can further help distinguish the datasets CFA </w:t>
      </w:r>
    </w:p>
    <w:p w14:paraId="6AD2274E" w14:textId="0108B5CC" w:rsidR="00AF094D" w:rsidRPr="005B19CE" w:rsidRDefault="00AF094D" w:rsidP="005B19CE">
      <w:pPr>
        <w:pStyle w:val="Listenabsatz"/>
        <w:numPr>
          <w:ilvl w:val="0"/>
          <w:numId w:val="18"/>
        </w:numPr>
        <w:rPr>
          <w:rFonts w:cs="CMU Serif Roman"/>
          <w:lang w:val="en-GB"/>
        </w:rPr>
      </w:pPr>
      <w:r>
        <w:rPr>
          <w:rFonts w:cs="CMU Serif Roman"/>
          <w:lang w:val="en-GB"/>
        </w:rPr>
        <w:t xml:space="preserve">This can be used for future pre-processing, helping the major issue of the CFA </w:t>
      </w:r>
    </w:p>
    <w:p w14:paraId="246077CA" w14:textId="37B4C859" w:rsidR="00635F56" w:rsidRDefault="00840BF4" w:rsidP="00535AD0">
      <w:pPr>
        <w:rPr>
          <w:rFonts w:cs="CMU Serif Roman"/>
          <w:lang w:val="en-GB"/>
        </w:rPr>
      </w:pPr>
      <w:r>
        <w:rPr>
          <w:rFonts w:cs="CMU Serif Roman"/>
          <w:lang w:val="en-GB"/>
        </w:rPr>
        <w:t>Our ITC findings had another revelation. In the EEG trial-based ITC</w:t>
      </w:r>
      <w:r w:rsidR="00DC3456">
        <w:rPr>
          <w:rFonts w:cs="CMU Serif Roman"/>
          <w:lang w:val="en-GB"/>
        </w:rPr>
        <w:t>,</w:t>
      </w:r>
      <w:r>
        <w:rPr>
          <w:rFonts w:cs="CMU Serif Roman"/>
          <w:lang w:val="en-GB"/>
        </w:rPr>
        <w:t xml:space="preserve"> we could observe</w:t>
      </w:r>
      <w:r w:rsidR="00DC3456">
        <w:rPr>
          <w:rFonts w:cs="CMU Serif Roman"/>
          <w:lang w:val="en-GB"/>
        </w:rPr>
        <w:t>,</w:t>
      </w:r>
      <w:r>
        <w:rPr>
          <w:rFonts w:cs="CMU Serif Roman"/>
          <w:lang w:val="en-GB"/>
        </w:rPr>
        <w:t xml:space="preserve"> besides the delta-theta peak</w:t>
      </w:r>
      <w:r w:rsidR="00DC3456">
        <w:rPr>
          <w:rFonts w:cs="CMU Serif Roman"/>
          <w:lang w:val="en-GB"/>
        </w:rPr>
        <w:t>,</w:t>
      </w:r>
      <w:r>
        <w:rPr>
          <w:rFonts w:cs="CMU Serif Roman"/>
          <w:lang w:val="en-GB"/>
        </w:rPr>
        <w:t xml:space="preserve"> a whole frequency band spanning phase coherence right around the </w:t>
      </w:r>
      <w:r w:rsidR="00DC3456">
        <w:rPr>
          <w:rFonts w:cs="CMU Serif Roman"/>
          <w:lang w:val="en-GB"/>
        </w:rPr>
        <w:t>r</w:t>
      </w:r>
      <w:r>
        <w:rPr>
          <w:rFonts w:cs="CMU Serif Roman"/>
          <w:lang w:val="en-GB"/>
        </w:rPr>
        <w:t xml:space="preserve">-peak. This pattern was only present in the EEG electrodes and </w:t>
      </w:r>
      <w:r w:rsidR="00DC3456">
        <w:rPr>
          <w:rFonts w:cs="CMU Serif Roman"/>
          <w:lang w:val="en-GB"/>
        </w:rPr>
        <w:t xml:space="preserve">was </w:t>
      </w:r>
      <w:r>
        <w:rPr>
          <w:rFonts w:cs="CMU Serif Roman"/>
          <w:lang w:val="en-GB"/>
        </w:rPr>
        <w:t>completely missing in the LFP electrodes. A difference in the analysis of heartbeat</w:t>
      </w:r>
      <w:r w:rsidR="00DC3456">
        <w:rPr>
          <w:rFonts w:cs="CMU Serif Roman"/>
          <w:lang w:val="en-GB"/>
        </w:rPr>
        <w:t>-</w:t>
      </w:r>
      <w:r>
        <w:rPr>
          <w:rFonts w:cs="CMU Serif Roman"/>
          <w:lang w:val="en-GB"/>
        </w:rPr>
        <w:t xml:space="preserve">locked EEG and LFP data is the presence of the CFA. </w:t>
      </w:r>
      <w:r w:rsidR="007D4A9F">
        <w:rPr>
          <w:rFonts w:cs="CMU Serif Roman"/>
          <w:lang w:val="en-GB"/>
        </w:rPr>
        <w:t>Which</w:t>
      </w:r>
      <w:r w:rsidR="00DC3456">
        <w:rPr>
          <w:rFonts w:cs="CMU Serif Roman"/>
          <w:lang w:val="en-GB"/>
        </w:rPr>
        <w:t>,</w:t>
      </w:r>
      <w:r w:rsidR="007D4A9F">
        <w:rPr>
          <w:rFonts w:cs="CMU Serif Roman"/>
          <w:lang w:val="en-GB"/>
        </w:rPr>
        <w:t xml:space="preserve"> as previously discussed, solely occurs in EEG data. One big issue in the art</w:t>
      </w:r>
      <w:r w:rsidR="00DC3456">
        <w:rPr>
          <w:rFonts w:cs="CMU Serif Roman"/>
          <w:lang w:val="en-GB"/>
        </w:rPr>
        <w:t>e</w:t>
      </w:r>
      <w:r w:rsidR="007D4A9F">
        <w:rPr>
          <w:rFonts w:cs="CMU Serif Roman"/>
          <w:lang w:val="en-GB"/>
        </w:rPr>
        <w:t xml:space="preserve">fact removal of the CFA is that there is no distinct and reliable measure. Previous studies have indicated time periods in which the CFA should be </w:t>
      </w:r>
      <w:proofErr w:type="spellStart"/>
      <w:r w:rsidR="00602D6B">
        <w:rPr>
          <w:rFonts w:cs="CMU Serif Roman"/>
          <w:lang w:val="en-GB"/>
        </w:rPr>
        <w:t>nonexistent</w:t>
      </w:r>
      <w:proofErr w:type="spellEnd"/>
      <w:r w:rsidR="007D4A9F">
        <w:rPr>
          <w:rFonts w:cs="CMU Serif Roman"/>
          <w:lang w:val="en-GB"/>
        </w:rPr>
        <w:t xml:space="preserve"> in the data. B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 (Ref). Other computational approaches have tried </w:t>
      </w:r>
      <w:r w:rsidR="005E2660">
        <w:rPr>
          <w:rFonts w:cs="CMU Serif Roman"/>
          <w:lang w:val="en-GB"/>
        </w:rPr>
        <w:t>to quantify certain parts of the signal to eradicate the CFA. As we chose the non-computational approach</w:t>
      </w:r>
      <w:r w:rsidR="00DC3456">
        <w:rPr>
          <w:rFonts w:cs="CMU Serif Roman"/>
          <w:lang w:val="en-GB"/>
        </w:rPr>
        <w:t>,</w:t>
      </w:r>
      <w:r w:rsidR="005E2660">
        <w:rPr>
          <w:rFonts w:cs="CMU Serif Roman"/>
          <w:lang w:val="en-GB"/>
        </w:rPr>
        <w:t xml:space="preserve"> the phase coherence pattern right around the r-peak that is purely present in the EEG data could be a strong indicator for the CFA. This revelation comes due to the novel quality of being able to compare the ITC values of EEG to STN. In our data</w:t>
      </w:r>
      <w:r w:rsidR="00DC3456">
        <w:rPr>
          <w:rFonts w:cs="CMU Serif Roman"/>
          <w:lang w:val="en-GB"/>
        </w:rPr>
        <w:t>,</w:t>
      </w:r>
      <w:r w:rsidR="005E2660">
        <w:rPr>
          <w:rFonts w:cs="CMU Serif Roman"/>
          <w:lang w:val="en-GB"/>
        </w:rPr>
        <w:t xml:space="preserve"> we can see that the frequency band spanning significant ITC values right around r-peak are in the time</w:t>
      </w:r>
      <w:r w:rsidR="00DC3456">
        <w:rPr>
          <w:rFonts w:cs="CMU Serif Roman"/>
          <w:lang w:val="en-GB"/>
        </w:rPr>
        <w:t xml:space="preserve"> </w:t>
      </w:r>
      <w:r w:rsidR="005E2660">
        <w:rPr>
          <w:rFonts w:cs="CMU Serif Roman"/>
          <w:lang w:val="en-GB"/>
        </w:rPr>
        <w:t>period between 100ms before to 100ms after r-peak</w:t>
      </w:r>
      <w:r w:rsidR="00DC3456">
        <w:rPr>
          <w:rFonts w:cs="CMU Serif Roman"/>
          <w:lang w:val="en-GB"/>
        </w:rPr>
        <w:t>,</w:t>
      </w:r>
      <w:r w:rsidR="005E2660">
        <w:rPr>
          <w:rFonts w:cs="CMU Serif Roman"/>
          <w:lang w:val="en-GB"/>
        </w:rPr>
        <w:t xml:space="preserve"> using the baseline window of 300 to 100ms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w:t>
      </w:r>
      <w:r w:rsidR="006E3FC6">
        <w:rPr>
          <w:rFonts w:cs="CMU Serif Roman"/>
          <w:lang w:val="en-GB"/>
        </w:rPr>
        <w:lastRenderedPageBreak/>
        <w:t xml:space="preserve">methodological </w:t>
      </w:r>
      <w:r w:rsidR="00E65BEE">
        <w:rPr>
          <w:rFonts w:cs="CMU Serif Roman"/>
          <w:lang w:val="en-GB"/>
        </w:rPr>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Moreover, w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analysis of interoceptive heart-brain research. </w:t>
      </w:r>
    </w:p>
    <w:p w14:paraId="71CF667B" w14:textId="3C9B8341" w:rsidR="0070429E" w:rsidRDefault="0070429E" w:rsidP="00535AD0">
      <w:pPr>
        <w:rPr>
          <w:rFonts w:cs="CMU Serif Roman"/>
          <w:lang w:val="en-GB"/>
        </w:rPr>
      </w:pPr>
    </w:p>
    <w:p w14:paraId="35073725" w14:textId="45E57D98" w:rsidR="0070429E" w:rsidRDefault="0070429E" w:rsidP="0070429E">
      <w:pPr>
        <w:pStyle w:val="berschrift2"/>
        <w:rPr>
          <w:lang w:val="en-GB"/>
        </w:rPr>
      </w:pPr>
      <w:r>
        <w:rPr>
          <w:lang w:val="en-GB"/>
        </w:rPr>
        <w:t>Limitations and Outlook</w:t>
      </w:r>
    </w:p>
    <w:p w14:paraId="2A37A545" w14:textId="4CE6472B" w:rsidR="0070429E" w:rsidRDefault="00AC64F5" w:rsidP="00AC64F5">
      <w:pPr>
        <w:pStyle w:val="Listenabsatz"/>
        <w:numPr>
          <w:ilvl w:val="0"/>
          <w:numId w:val="18"/>
        </w:numPr>
        <w:rPr>
          <w:rFonts w:cs="CMU Serif Roman"/>
          <w:lang w:val="en-GB"/>
        </w:rPr>
      </w:pPr>
      <w:r>
        <w:rPr>
          <w:rFonts w:cs="CMU Serif Roman"/>
          <w:lang w:val="en-GB"/>
        </w:rPr>
        <w:t xml:space="preserve">Small sample. Higher power would be great and </w:t>
      </w:r>
      <w:proofErr w:type="spellStart"/>
      <w:r>
        <w:rPr>
          <w:rFonts w:cs="CMU Serif Roman"/>
          <w:lang w:val="en-GB"/>
        </w:rPr>
        <w:t>its</w:t>
      </w:r>
      <w:proofErr w:type="spellEnd"/>
      <w:r>
        <w:rPr>
          <w:rFonts w:cs="CMU Serif Roman"/>
          <w:lang w:val="en-GB"/>
        </w:rPr>
        <w:t xml:space="preserve"> such an easy data set to </w:t>
      </w:r>
      <w:proofErr w:type="spellStart"/>
      <w:r>
        <w:rPr>
          <w:rFonts w:cs="CMU Serif Roman"/>
          <w:lang w:val="en-GB"/>
        </w:rPr>
        <w:t>aquire</w:t>
      </w:r>
      <w:proofErr w:type="spellEnd"/>
      <w:r>
        <w:rPr>
          <w:rFonts w:cs="CMU Serif Roman"/>
          <w:lang w:val="en-GB"/>
        </w:rPr>
        <w:t xml:space="preserve"> with other recordings </w:t>
      </w:r>
    </w:p>
    <w:p w14:paraId="2BFF8D15" w14:textId="2091F435" w:rsidR="00AC64F5" w:rsidRDefault="00AC64F5" w:rsidP="00AC64F5">
      <w:pPr>
        <w:pStyle w:val="Listenabsatz"/>
        <w:numPr>
          <w:ilvl w:val="0"/>
          <w:numId w:val="18"/>
        </w:numPr>
        <w:rPr>
          <w:rFonts w:cs="CMU Serif Roman"/>
          <w:lang w:val="en-GB"/>
        </w:rPr>
      </w:pPr>
      <w:r>
        <w:rPr>
          <w:rFonts w:cs="CMU Serif Roman"/>
          <w:lang w:val="en-GB"/>
        </w:rPr>
        <w:t>Consistency of electrodes and conditions, when considering this as a</w:t>
      </w:r>
      <w:r w:rsidR="004D23EA">
        <w:rPr>
          <w:rFonts w:cs="CMU Serif Roman"/>
          <w:lang w:val="en-GB"/>
        </w:rPr>
        <w:t xml:space="preserve"> </w:t>
      </w:r>
      <w:r>
        <w:rPr>
          <w:rFonts w:cs="CMU Serif Roman"/>
          <w:lang w:val="en-GB"/>
        </w:rPr>
        <w:t>proper study. This study as it was exploratory used all kinds of data available but a more consistent set of electrodes, conditions and subjects would be extremely helpful in getting reliable results.</w:t>
      </w:r>
    </w:p>
    <w:p w14:paraId="6CCE6CA9" w14:textId="7C53E7FC" w:rsidR="009368B8" w:rsidRPr="00E814FF" w:rsidRDefault="00AC64F5" w:rsidP="00E814FF">
      <w:pPr>
        <w:pStyle w:val="Listenabsatz"/>
        <w:numPr>
          <w:ilvl w:val="0"/>
          <w:numId w:val="18"/>
        </w:numPr>
        <w:rPr>
          <w:rFonts w:cs="CMU Serif Roman"/>
          <w:lang w:val="en-GB"/>
        </w:rPr>
      </w:pPr>
      <w:r>
        <w:rPr>
          <w:rFonts w:cs="CMU Serif Roman"/>
          <w:lang w:val="en-GB"/>
        </w:rPr>
        <w:t xml:space="preserve">The high amount of artifacts in this line of research, where for </w:t>
      </w:r>
      <w:proofErr w:type="gramStart"/>
      <w:r>
        <w:rPr>
          <w:rFonts w:cs="CMU Serif Roman"/>
          <w:lang w:val="en-GB"/>
        </w:rPr>
        <w:t>this specific kinds</w:t>
      </w:r>
      <w:proofErr w:type="gramEnd"/>
      <w:r>
        <w:rPr>
          <w:rFonts w:cs="CMU Serif Roman"/>
          <w:lang w:val="en-GB"/>
        </w:rPr>
        <w:t xml:space="preserve"> of artifacts not a lot of research has been done so current </w:t>
      </w:r>
      <w:r w:rsidR="009368B8">
        <w:rPr>
          <w:rFonts w:cs="CMU Serif Roman"/>
          <w:lang w:val="en-GB"/>
        </w:rPr>
        <w:t>practices</w:t>
      </w:r>
      <w:r>
        <w:rPr>
          <w:rFonts w:cs="CMU Serif Roman"/>
          <w:lang w:val="en-GB"/>
        </w:rPr>
        <w:t xml:space="preserve"> are either under or overcorrecting. Which would </w:t>
      </w:r>
      <w:r w:rsidR="009368B8">
        <w:rPr>
          <w:rFonts w:cs="CMU Serif Roman"/>
          <w:lang w:val="en-GB"/>
        </w:rPr>
        <w:t xml:space="preserve">severely influence the results making the statistical reliability low. A consistent and agreed upon preprocessing procedure for general </w:t>
      </w:r>
      <w:proofErr w:type="spellStart"/>
      <w:r w:rsidR="009368B8">
        <w:rPr>
          <w:rFonts w:cs="CMU Serif Roman"/>
          <w:lang w:val="en-GB"/>
        </w:rPr>
        <w:t>handleing</w:t>
      </w:r>
      <w:proofErr w:type="spellEnd"/>
      <w:r w:rsidR="009368B8">
        <w:rPr>
          <w:rFonts w:cs="CMU Serif Roman"/>
          <w:lang w:val="en-GB"/>
        </w:rPr>
        <w:t xml:space="preserve"> of ECG, EEG and other recording methods. </w:t>
      </w:r>
      <w:r w:rsidR="005642B5">
        <w:rPr>
          <w:rFonts w:cs="CMU Serif Roman"/>
          <w:lang w:val="en-GB"/>
        </w:rPr>
        <w:t xml:space="preserve">This has been already suggested and in parts attempted by park </w:t>
      </w:r>
      <w:proofErr w:type="spellStart"/>
      <w:r w:rsidR="005642B5">
        <w:rPr>
          <w:rFonts w:cs="CMU Serif Roman"/>
          <w:lang w:val="en-GB"/>
        </w:rPr>
        <w:t>blank</w:t>
      </w:r>
      <w:r w:rsidR="005642B5" w:rsidRPr="00E814FF">
        <w:rPr>
          <w:rFonts w:cs="CMU Serif Roman"/>
          <w:lang w:val="en-GB"/>
        </w:rPr>
        <w:t>e</w:t>
      </w:r>
      <w:proofErr w:type="spellEnd"/>
      <w:r w:rsidR="005642B5" w:rsidRPr="00E814FF">
        <w:rPr>
          <w:rFonts w:cs="CMU Serif Roman"/>
          <w:lang w:val="en-GB"/>
        </w:rPr>
        <w:t xml:space="preserve"> 2019 but an updated approach and as more research is focused on interoception would be needed. </w:t>
      </w:r>
    </w:p>
    <w:p w14:paraId="6F4088D4" w14:textId="56C05108" w:rsidR="000E31EA" w:rsidRPr="009368B8" w:rsidRDefault="005642B5" w:rsidP="009368B8">
      <w:pPr>
        <w:pStyle w:val="Listenabsatz"/>
        <w:numPr>
          <w:ilvl w:val="0"/>
          <w:numId w:val="18"/>
        </w:numPr>
        <w:rPr>
          <w:rFonts w:cs="CMU Serif Roman"/>
          <w:lang w:val="en-GB"/>
        </w:rPr>
      </w:pPr>
      <w:r>
        <w:rPr>
          <w:rFonts w:cs="CMU Serif Roman"/>
          <w:lang w:val="en-GB"/>
        </w:rPr>
        <w:t xml:space="preserve">High variability of data due to heart conditions especially in clinical research with previous conditions. Length of IBI can differ a lot, this was </w:t>
      </w:r>
      <w:proofErr w:type="gramStart"/>
      <w:r>
        <w:rPr>
          <w:rFonts w:cs="CMU Serif Roman"/>
          <w:lang w:val="en-GB"/>
        </w:rPr>
        <w:t>taken into account</w:t>
      </w:r>
      <w:proofErr w:type="gramEnd"/>
      <w:r>
        <w:rPr>
          <w:rFonts w:cs="CMU Serif Roman"/>
          <w:lang w:val="en-GB"/>
        </w:rPr>
        <w:t xml:space="preserve"> and checked her </w:t>
      </w:r>
      <w:proofErr w:type="spellStart"/>
      <w:r>
        <w:rPr>
          <w:rFonts w:cs="CMU Serif Roman"/>
          <w:lang w:val="en-GB"/>
        </w:rPr>
        <w:t>ebut</w:t>
      </w:r>
      <w:proofErr w:type="spellEnd"/>
      <w:r>
        <w:rPr>
          <w:rFonts w:cs="CMU Serif Roman"/>
          <w:lang w:val="en-GB"/>
        </w:rPr>
        <w:t xml:space="preserve"> clinical research </w:t>
      </w:r>
      <w:proofErr w:type="spellStart"/>
      <w:r>
        <w:rPr>
          <w:rFonts w:cs="CMU Serif Roman"/>
          <w:lang w:val="en-GB"/>
        </w:rPr>
        <w:t>inthat</w:t>
      </w:r>
      <w:proofErr w:type="spellEnd"/>
      <w:r>
        <w:rPr>
          <w:rFonts w:cs="CMU Serif Roman"/>
          <w:lang w:val="en-GB"/>
        </w:rPr>
        <w:t xml:space="preserve"> area is more limited than healthy younger subjects that have a more regular dataset pattern. </w:t>
      </w:r>
    </w:p>
    <w:p w14:paraId="6D600E81" w14:textId="649E1EB0" w:rsidR="00635F56" w:rsidRDefault="000061B6" w:rsidP="00535AD0">
      <w:pPr>
        <w:rPr>
          <w:rFonts w:cs="CMU Serif Roman"/>
          <w:lang w:val="en-GB"/>
        </w:rPr>
      </w:pPr>
      <w:r>
        <w:rPr>
          <w:rFonts w:cs="CMU Serif Roman"/>
          <w:lang w:val="en-GB"/>
        </w:rPr>
        <w:lastRenderedPageBreak/>
        <w:t xml:space="preserve">The study design follows exploration along the data. This can harbour many advantages for curiosity but conversely give limitations. Conceptually the requirements for data acquisition is </w:t>
      </w:r>
      <w:r w:rsidR="000B1DB6">
        <w:rPr>
          <w:rFonts w:cs="CMU Serif Roman"/>
          <w:lang w:val="en-GB"/>
        </w:rPr>
        <w:t>low, w</w:t>
      </w:r>
      <w:r w:rsidR="00F35614">
        <w:rPr>
          <w:rFonts w:cs="CMU Serif Roman"/>
          <w:lang w:val="en-GB"/>
        </w:rPr>
        <w:t>ith</w:t>
      </w:r>
      <w:r w:rsidR="000B1DB6">
        <w:rPr>
          <w:rFonts w:cs="CMU Serif Roman"/>
          <w:lang w:val="en-GB"/>
        </w:rPr>
        <w:t xml:space="preserve"> rest recordings of 5min and 2</w:t>
      </w:r>
      <w:r w:rsidR="00F35614">
        <w:rPr>
          <w:rFonts w:cs="CMU Serif Roman"/>
          <w:lang w:val="en-GB"/>
        </w:rPr>
        <w:t xml:space="preserve"> extra</w:t>
      </w:r>
      <w:r w:rsidR="000B1DB6">
        <w:rPr>
          <w:rFonts w:cs="CMU Serif Roman"/>
          <w:lang w:val="en-GB"/>
        </w:rPr>
        <w:t xml:space="preserve"> ECG electrodes added onto an already used EEG amplifier.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EEG studies. A pitfall here is the different combinations of EEG electrodes. Some electrodes might only have an N of 1 or 2</w:t>
      </w:r>
      <w:r w:rsidR="00846A2D">
        <w:rPr>
          <w:rFonts w:cs="CMU Serif Roman"/>
          <w:lang w:val="en-GB"/>
        </w:rPr>
        <w:t xml:space="preserve">, so a more consistent and stable set of electrode parameters would alleviate </w:t>
      </w:r>
      <w:r w:rsidR="000C424A">
        <w:rPr>
          <w:rFonts w:cs="CMU Serif Roman"/>
          <w:lang w:val="en-GB"/>
        </w:rPr>
        <w:t xml:space="preserve">analysis issues. Moreover, this study only had a subset of the patients in both conditions. For further studies, we would aim to have a reliable condition split. Following this, the study’s main draw back for most statistical tests was its low sample size, which inadvertently decreased statistical power. Thus, all the comparisons for medication are not statistically significant after multiple comparison.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greatly improve </w:t>
      </w:r>
      <w:r w:rsidR="00E814FF">
        <w:rPr>
          <w:rFonts w:cs="CMU Serif Roman"/>
          <w:lang w:val="en-GB"/>
        </w:rPr>
        <w:t xml:space="preserve">statistics. </w:t>
      </w:r>
    </w:p>
    <w:p w14:paraId="33B74242" w14:textId="608E05BF" w:rsidR="000061B6" w:rsidRPr="005D3D3A" w:rsidRDefault="00E814FF" w:rsidP="00535AD0">
      <w:pPr>
        <w:rPr>
          <w:rFonts w:cs="CMU Serif Roman"/>
          <w:lang w:val="en-GB"/>
        </w:rPr>
      </w:pPr>
      <w:r>
        <w:rPr>
          <w:rFonts w:cs="CMU Serif Roman"/>
          <w:lang w:val="en-GB"/>
        </w:rPr>
        <w:t xml:space="preserve">AS discussed previously investigating time-locked heart and brain data leads to artefact management in the cortical region with CFA and in the subcortical region with the PPA. Currently there is no common ground of a procedure to deal with either artefact. Park and </w:t>
      </w:r>
      <w:proofErr w:type="spellStart"/>
      <w:r>
        <w:rPr>
          <w:rFonts w:cs="CMU Serif Roman"/>
          <w:lang w:val="en-GB"/>
        </w:rPr>
        <w:t>Blanke</w:t>
      </w:r>
      <w:proofErr w:type="spellEnd"/>
      <w:r>
        <w:rPr>
          <w:rFonts w:cs="CMU Serif Roman"/>
          <w:lang w:val="en-GB"/>
        </w:rPr>
        <w:t xml:space="preserve"> have proposed a pre-processing procedure in their 2019 paper but not a lot of changes </w:t>
      </w:r>
      <w:bookmarkStart w:id="72" w:name="_GoBack"/>
      <w:bookmarkEnd w:id="72"/>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berschrift1"/>
        <w:rPr>
          <w:lang w:val="en-GB"/>
        </w:rPr>
      </w:pPr>
      <w:bookmarkStart w:id="73" w:name="_Toc211588354"/>
      <w:r w:rsidRPr="005D3D3A">
        <w:rPr>
          <w:lang w:val="en-GB"/>
        </w:rPr>
        <w:lastRenderedPageBreak/>
        <w:t>References</w:t>
      </w:r>
      <w:bookmarkEnd w:id="73"/>
    </w:p>
    <w:p w14:paraId="275554AE" w14:textId="77777777" w:rsidR="00A05CEC" w:rsidRPr="00A05CEC" w:rsidRDefault="00302C52" w:rsidP="00A05CEC">
      <w:pPr>
        <w:pStyle w:val="Literaturverzeichnis"/>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A05CEC" w:rsidRPr="00A05CEC">
        <w:rPr>
          <w:lang w:val="en-GB"/>
        </w:rPr>
        <w:t xml:space="preserve">Benjamini, Y., &amp; Hochberg, Y. (1995). Controlling the False Discovery Rate: A Practical and Powerful Approach to Multiple Testing. </w:t>
      </w:r>
      <w:r w:rsidR="00A05CEC" w:rsidRPr="00A05CEC">
        <w:rPr>
          <w:i/>
          <w:iCs/>
          <w:lang w:val="en-GB"/>
        </w:rPr>
        <w:t>Journal of the Royal Statistical Society</w:t>
      </w:r>
      <w:r w:rsidR="00A05CEC" w:rsidRPr="00A05CEC">
        <w:rPr>
          <w:lang w:val="en-GB"/>
        </w:rPr>
        <w:t xml:space="preserve">, </w:t>
      </w:r>
      <w:r w:rsidR="00A05CEC" w:rsidRPr="00A05CEC">
        <w:rPr>
          <w:i/>
          <w:iCs/>
          <w:lang w:val="en-GB"/>
        </w:rPr>
        <w:t>57</w:t>
      </w:r>
      <w:r w:rsidR="00A05CEC" w:rsidRPr="00A05CEC">
        <w:rPr>
          <w:lang w:val="en-GB"/>
        </w:rPr>
        <w:t>(1), 289–300. https://doi.org/10.1111/j.2517-6161.1995.tb02031.x</w:t>
      </w:r>
    </w:p>
    <w:p w14:paraId="0F9E4CF0" w14:textId="77777777" w:rsidR="00A05CEC" w:rsidRPr="00A05CEC" w:rsidRDefault="00A05CEC" w:rsidP="00A05CEC">
      <w:pPr>
        <w:pStyle w:val="Literaturverzeichnis"/>
        <w:rPr>
          <w:lang w:val="en-GB"/>
        </w:rPr>
      </w:pPr>
      <w:r w:rsidRPr="00A05CEC">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A05CEC">
        <w:rPr>
          <w:i/>
          <w:iCs/>
          <w:lang w:val="en-GB"/>
        </w:rPr>
        <w:t>Neurology</w:t>
      </w:r>
      <w:r w:rsidRPr="00A05CEC">
        <w:rPr>
          <w:lang w:val="en-GB"/>
        </w:rPr>
        <w:t xml:space="preserve">, </w:t>
      </w:r>
      <w:r w:rsidRPr="00A05CEC">
        <w:rPr>
          <w:i/>
          <w:iCs/>
          <w:lang w:val="en-GB"/>
        </w:rPr>
        <w:t>97</w:t>
      </w:r>
      <w:r w:rsidRPr="00A05CEC">
        <w:rPr>
          <w:lang w:val="en-GB"/>
        </w:rPr>
        <w:t>(3). https://doi.org/10.1212/WNL.0000000000012246</w:t>
      </w:r>
    </w:p>
    <w:p w14:paraId="46FA4FBB" w14:textId="77777777" w:rsidR="00A05CEC" w:rsidRPr="00A05CEC" w:rsidRDefault="00A05CEC" w:rsidP="00A05CEC">
      <w:pPr>
        <w:pStyle w:val="Literaturverzeichnis"/>
        <w:rPr>
          <w:lang w:val="en-GB"/>
        </w:rPr>
      </w:pPr>
      <w:r w:rsidRPr="00A05CEC">
        <w:rPr>
          <w:lang w:val="en-GB"/>
        </w:rPr>
        <w:t xml:space="preserve">Brener, J., &amp; Ring, C. (2016). Towards a psychophysics of interoceptive processes: The measurement of heartbeat detection. </w:t>
      </w:r>
      <w:r w:rsidRPr="00A05CEC">
        <w:rPr>
          <w:i/>
          <w:iCs/>
          <w:lang w:val="en-GB"/>
        </w:rPr>
        <w:t>Philosophical Transactions of the Royal Society B: Biological Sciences</w:t>
      </w:r>
      <w:r w:rsidRPr="00A05CEC">
        <w:rPr>
          <w:lang w:val="en-GB"/>
        </w:rPr>
        <w:t xml:space="preserve">, </w:t>
      </w:r>
      <w:r w:rsidRPr="00A05CEC">
        <w:rPr>
          <w:i/>
          <w:iCs/>
          <w:lang w:val="en-GB"/>
        </w:rPr>
        <w:t>371</w:t>
      </w:r>
      <w:r w:rsidRPr="00A05CEC">
        <w:rPr>
          <w:lang w:val="en-GB"/>
        </w:rPr>
        <w:t>(1708), 20160015. https://doi.org/10.1098/rstb.2016.0015</w:t>
      </w:r>
    </w:p>
    <w:p w14:paraId="0BD189C9" w14:textId="77777777" w:rsidR="00A05CEC" w:rsidRPr="00A05CEC" w:rsidRDefault="00A05CEC" w:rsidP="00A05CEC">
      <w:pPr>
        <w:pStyle w:val="Literaturverzeichnis"/>
        <w:rPr>
          <w:lang w:val="en-GB"/>
        </w:rPr>
      </w:pPr>
      <w:r w:rsidRPr="00A05CEC">
        <w:rPr>
          <w:lang w:val="en-GB"/>
        </w:rPr>
        <w:t xml:space="preserve">Cambi, S., Solcà, M., Micali, N., &amp; Berchio, C. (2024). Cardiac interoception in Anorexia Nervosa: A resting‐state heartbeat‐evoked potential study. </w:t>
      </w:r>
      <w:r w:rsidRPr="00A05CEC">
        <w:rPr>
          <w:i/>
          <w:iCs/>
          <w:lang w:val="en-GB"/>
        </w:rPr>
        <w:t>European Eating Disorders Review</w:t>
      </w:r>
      <w:r w:rsidRPr="00A05CEC">
        <w:rPr>
          <w:lang w:val="en-GB"/>
        </w:rPr>
        <w:t xml:space="preserve">, </w:t>
      </w:r>
      <w:r w:rsidRPr="00A05CEC">
        <w:rPr>
          <w:i/>
          <w:iCs/>
          <w:lang w:val="en-GB"/>
        </w:rPr>
        <w:t>32</w:t>
      </w:r>
      <w:r w:rsidRPr="00A05CEC">
        <w:rPr>
          <w:lang w:val="en-GB"/>
        </w:rPr>
        <w:t>(3), 417–430. https://doi.org/10.1002/erv.3049</w:t>
      </w:r>
    </w:p>
    <w:p w14:paraId="009F9720" w14:textId="77777777" w:rsidR="00A05CEC" w:rsidRPr="00A05CEC" w:rsidRDefault="00A05CEC" w:rsidP="00A05CEC">
      <w:pPr>
        <w:pStyle w:val="Literaturverzeichnis"/>
        <w:rPr>
          <w:lang w:val="en-GB"/>
        </w:rPr>
      </w:pPr>
      <w:r w:rsidRPr="00A05CEC">
        <w:rPr>
          <w:lang w:val="en-GB"/>
        </w:rPr>
        <w:t xml:space="preserve">Candia-Rivera, D., Catrambone, V., Thayer, J. F., Gentili, C., &amp; Valenza, G. (2022). Cardiac sympathetic-vagal activity initiates a functional brain–body response to emotional arousal. </w:t>
      </w:r>
      <w:r w:rsidRPr="00A05CEC">
        <w:rPr>
          <w:i/>
          <w:iCs/>
          <w:lang w:val="en-GB"/>
        </w:rPr>
        <w:t>Proceedings of the National Academy of Sciences</w:t>
      </w:r>
      <w:r w:rsidRPr="00A05CEC">
        <w:rPr>
          <w:lang w:val="en-GB"/>
        </w:rPr>
        <w:t xml:space="preserve">, </w:t>
      </w:r>
      <w:r w:rsidRPr="00A05CEC">
        <w:rPr>
          <w:i/>
          <w:iCs/>
          <w:lang w:val="en-GB"/>
        </w:rPr>
        <w:t>119</w:t>
      </w:r>
      <w:r w:rsidRPr="00A05CEC">
        <w:rPr>
          <w:lang w:val="en-GB"/>
        </w:rPr>
        <w:t>(21), e2119599119. https://doi.org/10.1073/pnas.2119599119</w:t>
      </w:r>
    </w:p>
    <w:p w14:paraId="05755576" w14:textId="77777777" w:rsidR="00A05CEC" w:rsidRPr="00A05CEC" w:rsidRDefault="00A05CEC" w:rsidP="00A05CEC">
      <w:pPr>
        <w:pStyle w:val="Literaturverzeichnis"/>
        <w:rPr>
          <w:lang w:val="en-GB"/>
        </w:rPr>
      </w:pPr>
      <w:r w:rsidRPr="00A05CEC">
        <w:rPr>
          <w:lang w:val="en-GB"/>
        </w:rPr>
        <w:t xml:space="preserve">Coll, M.-P., Hobson, H., Bird, G., &amp; Murphy, J. (2021). Systematic review and meta-analysis of the relationship between the heartbeat-evoked potential and interoception. </w:t>
      </w:r>
      <w:r w:rsidRPr="00A05CEC">
        <w:rPr>
          <w:i/>
          <w:iCs/>
          <w:lang w:val="en-GB"/>
        </w:rPr>
        <w:t>Neuroscience &amp; Biobehavioral Reviews</w:t>
      </w:r>
      <w:r w:rsidRPr="00A05CEC">
        <w:rPr>
          <w:lang w:val="en-GB"/>
        </w:rPr>
        <w:t xml:space="preserve">, </w:t>
      </w:r>
      <w:r w:rsidRPr="00A05CEC">
        <w:rPr>
          <w:i/>
          <w:iCs/>
          <w:lang w:val="en-GB"/>
        </w:rPr>
        <w:t>122</w:t>
      </w:r>
      <w:r w:rsidRPr="00A05CEC">
        <w:rPr>
          <w:lang w:val="en-GB"/>
        </w:rPr>
        <w:t>, 190–200. https://doi.org/10.1016/j.neubiorev.2020.12.012</w:t>
      </w:r>
    </w:p>
    <w:p w14:paraId="015C3124" w14:textId="77777777" w:rsidR="00A05CEC" w:rsidRPr="00A05CEC" w:rsidRDefault="00A05CEC" w:rsidP="00A05CEC">
      <w:pPr>
        <w:pStyle w:val="Literaturverzeichnis"/>
      </w:pPr>
      <w:r w:rsidRPr="00A05CEC">
        <w:rPr>
          <w:lang w:val="en-GB"/>
        </w:rPr>
        <w:lastRenderedPageBreak/>
        <w:t xml:space="preserve">Critchley, H. D., &amp; Harrison, N. A. (2013). Visceral Influences on Brain and Behavior. </w:t>
      </w:r>
      <w:r w:rsidRPr="00A05CEC">
        <w:rPr>
          <w:i/>
          <w:iCs/>
        </w:rPr>
        <w:t>Neuron</w:t>
      </w:r>
      <w:r w:rsidRPr="00A05CEC">
        <w:t xml:space="preserve">, </w:t>
      </w:r>
      <w:r w:rsidRPr="00A05CEC">
        <w:rPr>
          <w:i/>
          <w:iCs/>
        </w:rPr>
        <w:t>77</w:t>
      </w:r>
      <w:r w:rsidRPr="00A05CEC">
        <w:t>(4), 624–638. https://doi.org/10.1016/j.neuron.2013.02.008</w:t>
      </w:r>
    </w:p>
    <w:p w14:paraId="48D5E390" w14:textId="77777777" w:rsidR="00A05CEC" w:rsidRPr="00A05CEC" w:rsidRDefault="00A05CEC" w:rsidP="00A05CEC">
      <w:pPr>
        <w:pStyle w:val="Literaturverzeichnis"/>
        <w:rPr>
          <w:lang w:val="en-GB"/>
        </w:rPr>
      </w:pPr>
      <w:r w:rsidRPr="00A05CEC">
        <w:t xml:space="preserve">Dale, A., &amp; Anderson, D. (1978). </w:t>
      </w:r>
      <w:r w:rsidRPr="00A05CEC">
        <w:rPr>
          <w:lang w:val="en-GB"/>
        </w:rPr>
        <w:t xml:space="preserve">Information Variables in Voluntary Control and Classical Conditioning of Heart Rate: Field Dependence and Heart-Rate Perception. </w:t>
      </w:r>
      <w:r w:rsidRPr="00A05CEC">
        <w:rPr>
          <w:i/>
          <w:iCs/>
          <w:lang w:val="en-GB"/>
        </w:rPr>
        <w:t>Perceptual and Motor Skills</w:t>
      </w:r>
      <w:r w:rsidRPr="00A05CEC">
        <w:rPr>
          <w:lang w:val="en-GB"/>
        </w:rPr>
        <w:t xml:space="preserve">, </w:t>
      </w:r>
      <w:r w:rsidRPr="00A05CEC">
        <w:rPr>
          <w:i/>
          <w:iCs/>
          <w:lang w:val="en-GB"/>
        </w:rPr>
        <w:t>47</w:t>
      </w:r>
      <w:r w:rsidRPr="00A05CEC">
        <w:rPr>
          <w:lang w:val="en-GB"/>
        </w:rPr>
        <w:t>(1), 79–85. https://doi.org/10.2466/pms.1978.47.1.79</w:t>
      </w:r>
    </w:p>
    <w:p w14:paraId="5087EFB2" w14:textId="77777777" w:rsidR="00A05CEC" w:rsidRPr="00A05CEC" w:rsidRDefault="00A05CEC" w:rsidP="00A05CEC">
      <w:pPr>
        <w:pStyle w:val="Literaturverzeichnis"/>
        <w:rPr>
          <w:lang w:val="en-GB"/>
        </w:rPr>
      </w:pPr>
      <w:r w:rsidRPr="00A05CEC">
        <w:rPr>
          <w:lang w:val="en-GB"/>
        </w:rPr>
        <w:t xml:space="preserve">Desmedt, O., Luminet, O., &amp; Corneille, O. (2018). The heartbeat counting task largely involves non-interoceptive processes: Evidence from both the original and an adapted counting task. </w:t>
      </w:r>
      <w:r w:rsidRPr="00A05CEC">
        <w:rPr>
          <w:i/>
          <w:iCs/>
          <w:lang w:val="en-GB"/>
        </w:rPr>
        <w:t>Biological Psychology</w:t>
      </w:r>
      <w:r w:rsidRPr="00A05CEC">
        <w:rPr>
          <w:lang w:val="en-GB"/>
        </w:rPr>
        <w:t xml:space="preserve">, </w:t>
      </w:r>
      <w:r w:rsidRPr="00A05CEC">
        <w:rPr>
          <w:i/>
          <w:iCs/>
          <w:lang w:val="en-GB"/>
        </w:rPr>
        <w:t>138</w:t>
      </w:r>
      <w:r w:rsidRPr="00A05CEC">
        <w:rPr>
          <w:lang w:val="en-GB"/>
        </w:rPr>
        <w:t>, 185–188. https://doi.org/10.1016/j.biopsycho.2018.09.004</w:t>
      </w:r>
    </w:p>
    <w:p w14:paraId="0A034E1E" w14:textId="77777777" w:rsidR="00A05CEC" w:rsidRPr="00A05CEC" w:rsidRDefault="00A05CEC" w:rsidP="00A05CEC">
      <w:pPr>
        <w:pStyle w:val="Literaturverzeichnis"/>
        <w:rPr>
          <w:lang w:val="en-GB"/>
        </w:rPr>
      </w:pPr>
      <w:r w:rsidRPr="00A05CEC">
        <w:rPr>
          <w:lang w:val="en-GB"/>
        </w:rPr>
        <w:t xml:space="preserve">Dirlich, G., Vogl, L., Plaschke, M., &amp; Strian, F. (1997). Cardiac field effects on the EEG. </w:t>
      </w:r>
      <w:r w:rsidRPr="00A05CEC">
        <w:rPr>
          <w:i/>
          <w:iCs/>
          <w:lang w:val="en-GB"/>
        </w:rPr>
        <w:t>Electroencephalography and Clinical Neurophysiology</w:t>
      </w:r>
      <w:r w:rsidRPr="00A05CEC">
        <w:rPr>
          <w:lang w:val="en-GB"/>
        </w:rPr>
        <w:t xml:space="preserve">, </w:t>
      </w:r>
      <w:r w:rsidRPr="00A05CEC">
        <w:rPr>
          <w:i/>
          <w:iCs/>
          <w:lang w:val="en-GB"/>
        </w:rPr>
        <w:t>102</w:t>
      </w:r>
      <w:r w:rsidRPr="00A05CEC">
        <w:rPr>
          <w:lang w:val="en-GB"/>
        </w:rPr>
        <w:t>(4), 307–315. https://doi.org/10.1016/S0013-4694(96)96506-2</w:t>
      </w:r>
    </w:p>
    <w:p w14:paraId="3BD88F31" w14:textId="77777777" w:rsidR="00A05CEC" w:rsidRPr="00A05CEC" w:rsidRDefault="00A05CEC" w:rsidP="00A05CEC">
      <w:pPr>
        <w:pStyle w:val="Literaturverzeichnis"/>
        <w:rPr>
          <w:lang w:val="en-GB"/>
        </w:rPr>
      </w:pPr>
      <w:r w:rsidRPr="00A05CEC">
        <w:rPr>
          <w:lang w:val="en-GB"/>
        </w:rPr>
        <w:t xml:space="preserve">Fourcade, A., Klotzsche, F., Hofmann, S. M., Mariola, A., Nikulin, V. V., Villringer, A., &amp; Gaebler, M. (2024). Linking brain–heart interactions to emotional arousal in immersive virtual reality. </w:t>
      </w:r>
      <w:r w:rsidRPr="00A05CEC">
        <w:rPr>
          <w:i/>
          <w:iCs/>
          <w:lang w:val="en-GB"/>
        </w:rPr>
        <w:t>Psychophysiology</w:t>
      </w:r>
      <w:r w:rsidRPr="00A05CEC">
        <w:rPr>
          <w:lang w:val="en-GB"/>
        </w:rPr>
        <w:t xml:space="preserve">, </w:t>
      </w:r>
      <w:r w:rsidRPr="00A05CEC">
        <w:rPr>
          <w:i/>
          <w:iCs/>
          <w:lang w:val="en-GB"/>
        </w:rPr>
        <w:t>61</w:t>
      </w:r>
      <w:r w:rsidRPr="00A05CEC">
        <w:rPr>
          <w:lang w:val="en-GB"/>
        </w:rPr>
        <w:t>(12), e14696. https://doi.org/10.1111/psyp.14696</w:t>
      </w:r>
    </w:p>
    <w:p w14:paraId="7DFA30C6" w14:textId="77777777" w:rsidR="00A05CEC" w:rsidRPr="00A05CEC" w:rsidRDefault="00A05CEC" w:rsidP="00A05CEC">
      <w:pPr>
        <w:pStyle w:val="Literaturverzeichnis"/>
      </w:pPr>
      <w:r w:rsidRPr="00A05CEC">
        <w:rPr>
          <w:lang w:val="en-GB"/>
        </w:rPr>
        <w:t xml:space="preserve">Garfinkel, S. N., &amp; Critchley, H. D. (2016). Threat and the Body: How the Heart Supports Fear Processing. </w:t>
      </w:r>
      <w:r w:rsidRPr="00A05CEC">
        <w:rPr>
          <w:i/>
          <w:iCs/>
        </w:rPr>
        <w:t>Trends in Cognitive Sciences</w:t>
      </w:r>
      <w:r w:rsidRPr="00A05CEC">
        <w:t xml:space="preserve">, </w:t>
      </w:r>
      <w:r w:rsidRPr="00A05CEC">
        <w:rPr>
          <w:i/>
          <w:iCs/>
        </w:rPr>
        <w:t>20</w:t>
      </w:r>
      <w:r w:rsidRPr="00A05CEC">
        <w:t>(1), 34–46. https://doi.org/10.1016/j.tics.2015.10.005</w:t>
      </w:r>
    </w:p>
    <w:p w14:paraId="022E244E" w14:textId="77777777" w:rsidR="00A05CEC" w:rsidRPr="00A05CEC" w:rsidRDefault="00A05CEC" w:rsidP="00A05CEC">
      <w:pPr>
        <w:pStyle w:val="Literaturverzeichnis"/>
        <w:rPr>
          <w:lang w:val="en-GB"/>
        </w:rPr>
      </w:pPr>
      <w:r w:rsidRPr="00A05CEC">
        <w:t xml:space="preserve">Garrett, L., Trümbach, D., Spielmann, N., Wurst, W., Fuchs, H., Gailus-Durner, V., Hrabě De Angelis, M., &amp; Hölter, S. M. (2023). </w:t>
      </w:r>
      <w:r w:rsidRPr="00A05CEC">
        <w:rPr>
          <w:lang w:val="en-GB"/>
        </w:rPr>
        <w:t xml:space="preserve">A rationale for considering heart/brain axis control in neuropsychiatric disease. </w:t>
      </w:r>
      <w:r w:rsidRPr="00A05CEC">
        <w:rPr>
          <w:i/>
          <w:iCs/>
          <w:lang w:val="en-GB"/>
        </w:rPr>
        <w:t>Mammalian Genome</w:t>
      </w:r>
      <w:r w:rsidRPr="00A05CEC">
        <w:rPr>
          <w:lang w:val="en-GB"/>
        </w:rPr>
        <w:t xml:space="preserve">, </w:t>
      </w:r>
      <w:r w:rsidRPr="00A05CEC">
        <w:rPr>
          <w:i/>
          <w:iCs/>
          <w:lang w:val="en-GB"/>
        </w:rPr>
        <w:t>34</w:t>
      </w:r>
      <w:r w:rsidRPr="00A05CEC">
        <w:rPr>
          <w:lang w:val="en-GB"/>
        </w:rPr>
        <w:t>(2), 331–350. https://doi.org/10.1007/s00335-022-09974-9</w:t>
      </w:r>
    </w:p>
    <w:p w14:paraId="3F3367ED" w14:textId="77777777" w:rsidR="00A05CEC" w:rsidRPr="00A05CEC" w:rsidRDefault="00A05CEC" w:rsidP="00A05CEC">
      <w:pPr>
        <w:pStyle w:val="Literaturverzeichnis"/>
        <w:rPr>
          <w:lang w:val="en-GB"/>
        </w:rPr>
      </w:pPr>
      <w:r w:rsidRPr="00A05CEC">
        <w:rPr>
          <w:lang w:val="en-GB"/>
        </w:rPr>
        <w:t xml:space="preserve">Gray, M. A., Taggart, P., Sutton, P. M., Groves, D., Holdright, D. R., Bradbury, D., Brull, D., &amp; Critchley, H. D. (2007). A cortical potential reflecting cardiac function. </w:t>
      </w:r>
      <w:r w:rsidRPr="00A05CEC">
        <w:rPr>
          <w:i/>
          <w:iCs/>
          <w:lang w:val="en-GB"/>
        </w:rPr>
        <w:t xml:space="preserve">Proceedings </w:t>
      </w:r>
      <w:r w:rsidRPr="00A05CEC">
        <w:rPr>
          <w:i/>
          <w:iCs/>
          <w:lang w:val="en-GB"/>
        </w:rPr>
        <w:lastRenderedPageBreak/>
        <w:t>of the National Academy of Sciences</w:t>
      </w:r>
      <w:r w:rsidRPr="00A05CEC">
        <w:rPr>
          <w:lang w:val="en-GB"/>
        </w:rPr>
        <w:t xml:space="preserve">, </w:t>
      </w:r>
      <w:r w:rsidRPr="00A05CEC">
        <w:rPr>
          <w:i/>
          <w:iCs/>
          <w:lang w:val="en-GB"/>
        </w:rPr>
        <w:t>104</w:t>
      </w:r>
      <w:r w:rsidRPr="00A05CEC">
        <w:rPr>
          <w:lang w:val="en-GB"/>
        </w:rPr>
        <w:t>(16), 6818–6823. https://doi.org/10.1073/pnas.0609509104</w:t>
      </w:r>
    </w:p>
    <w:p w14:paraId="3226D3A8" w14:textId="77777777" w:rsidR="00A05CEC" w:rsidRPr="00A05CEC" w:rsidRDefault="00A05CEC" w:rsidP="00A05CEC">
      <w:pPr>
        <w:pStyle w:val="Literaturverzeichnis"/>
        <w:rPr>
          <w:lang w:val="en-GB"/>
        </w:rPr>
      </w:pPr>
      <w:r w:rsidRPr="00A05CEC">
        <w:rPr>
          <w:lang w:val="en-GB"/>
        </w:rPr>
        <w:t xml:space="preserve">Haslacher, D., Reber, P., Cavallo, A., Rosenthal, A., Pangratz, E., Beck, A., Romanczuk-Seiferth, N., Nikulin, V., Villringer, A., &amp; Soekadar, S. R. (2025a).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692955F" w14:textId="77777777" w:rsidR="00A05CEC" w:rsidRPr="00A05CEC" w:rsidRDefault="00A05CEC" w:rsidP="00A05CEC">
      <w:pPr>
        <w:pStyle w:val="Literaturverzeichnis"/>
        <w:rPr>
          <w:lang w:val="en-GB"/>
        </w:rPr>
      </w:pPr>
      <w:r w:rsidRPr="00A05CEC">
        <w:rPr>
          <w:lang w:val="en-GB"/>
        </w:rPr>
        <w:t xml:space="preserve">Haslacher, D., Reber, P., Cavallo, A., Rosenthal, A., Pangratz, E., Beck, A., Romanczuk-Seiferth, N., Nikulin, V., Villringer, A., &amp; Soekadar, S. R. (2025b).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0791FFA" w14:textId="77777777" w:rsidR="00A05CEC" w:rsidRPr="00A05CEC" w:rsidRDefault="00A05CEC" w:rsidP="00A05CEC">
      <w:pPr>
        <w:pStyle w:val="Literaturverzeichnis"/>
        <w:rPr>
          <w:lang w:val="en-GB"/>
        </w:rPr>
      </w:pPr>
      <w:r w:rsidRPr="00A05CEC">
        <w:t xml:space="preserve">Heimrich, K. G., Lehmann, T., Schlattmann, P., &amp; Prell, T. (2021). </w:t>
      </w:r>
      <w:r w:rsidRPr="00A05CEC">
        <w:rPr>
          <w:lang w:val="en-GB"/>
        </w:rPr>
        <w:t xml:space="preserve">Heart Rate Variability Analyses in Parkinson’s Disease: A Systematic Review and Meta-Analysis. </w:t>
      </w:r>
      <w:r w:rsidRPr="00A05CEC">
        <w:rPr>
          <w:i/>
          <w:iCs/>
          <w:lang w:val="en-GB"/>
        </w:rPr>
        <w:t>Brain Sciences</w:t>
      </w:r>
      <w:r w:rsidRPr="00A05CEC">
        <w:rPr>
          <w:lang w:val="en-GB"/>
        </w:rPr>
        <w:t xml:space="preserve">, </w:t>
      </w:r>
      <w:r w:rsidRPr="00A05CEC">
        <w:rPr>
          <w:i/>
          <w:iCs/>
          <w:lang w:val="en-GB"/>
        </w:rPr>
        <w:t>11</w:t>
      </w:r>
      <w:r w:rsidRPr="00A05CEC">
        <w:rPr>
          <w:lang w:val="en-GB"/>
        </w:rPr>
        <w:t>(8), 959. https://doi.org/10.3390/brainsci11080959</w:t>
      </w:r>
    </w:p>
    <w:p w14:paraId="11CC71B8" w14:textId="77777777" w:rsidR="00A05CEC" w:rsidRPr="00A05CEC" w:rsidRDefault="00A05CEC" w:rsidP="00A05CEC">
      <w:pPr>
        <w:pStyle w:val="Literaturverzeichnis"/>
      </w:pPr>
      <w:r w:rsidRPr="00A05CEC">
        <w:rPr>
          <w:lang w:val="en-GB"/>
        </w:rPr>
        <w:t xml:space="preserve">Hünerli-Gündüz, D., Özbek İşbitiren, Y., Uzunlar, H., Çavuşoğlu, B., Çolakoğlu, B. D., Ada, E., Güntekin, B., &amp; Yener, G. G. (2023). Reduced power and phase-locking values were accompanied by thalamus, putamen, and hippocampus atrophy in Parkinson’s disease with mild cognitive impairment: An event-related oscillation study. </w:t>
      </w:r>
      <w:r w:rsidRPr="00A05CEC">
        <w:rPr>
          <w:i/>
          <w:iCs/>
        </w:rPr>
        <w:t>Neurobiology of Aging</w:t>
      </w:r>
      <w:r w:rsidRPr="00A05CEC">
        <w:t xml:space="preserve">, </w:t>
      </w:r>
      <w:r w:rsidRPr="00A05CEC">
        <w:rPr>
          <w:i/>
          <w:iCs/>
        </w:rPr>
        <w:t>121</w:t>
      </w:r>
      <w:r w:rsidRPr="00A05CEC">
        <w:t>, 88–106. https://doi.org/10.1016/j.neurobiolaging.2022.10.001</w:t>
      </w:r>
    </w:p>
    <w:p w14:paraId="6B3366A6" w14:textId="77777777" w:rsidR="00A05CEC" w:rsidRPr="00A05CEC" w:rsidRDefault="00A05CEC" w:rsidP="00A05CEC">
      <w:pPr>
        <w:pStyle w:val="Literaturverzeichnis"/>
        <w:rPr>
          <w:lang w:val="en-GB"/>
        </w:rPr>
      </w:pPr>
      <w:r w:rsidRPr="00A05CEC">
        <w:t xml:space="preserve">Jammal Salameh, L., Bitzenhofer, S. H., Hanganu-Opatz, I. L., Dutschmann, M., &amp; Egger, V. (2024). </w:t>
      </w:r>
      <w:r w:rsidRPr="00A05CEC">
        <w:rPr>
          <w:lang w:val="en-GB"/>
        </w:rPr>
        <w:t xml:space="preserve">Blood pressure pulsations modulate central neuronal activity via mechanosensitive ion channels. </w:t>
      </w:r>
      <w:r w:rsidRPr="00A05CEC">
        <w:rPr>
          <w:i/>
          <w:iCs/>
          <w:lang w:val="en-GB"/>
        </w:rPr>
        <w:t>Science</w:t>
      </w:r>
      <w:r w:rsidRPr="00A05CEC">
        <w:rPr>
          <w:lang w:val="en-GB"/>
        </w:rPr>
        <w:t xml:space="preserve">, </w:t>
      </w:r>
      <w:r w:rsidRPr="00A05CEC">
        <w:rPr>
          <w:i/>
          <w:iCs/>
          <w:lang w:val="en-GB"/>
        </w:rPr>
        <w:t>383</w:t>
      </w:r>
      <w:r w:rsidRPr="00A05CEC">
        <w:rPr>
          <w:lang w:val="en-GB"/>
        </w:rPr>
        <w:t>(6682), eadk8511. https://doi.org/10.1126/science.adk8511</w:t>
      </w:r>
    </w:p>
    <w:p w14:paraId="2DF5E119" w14:textId="77777777" w:rsidR="00A05CEC" w:rsidRPr="00A05CEC" w:rsidRDefault="00A05CEC" w:rsidP="00A05CEC">
      <w:pPr>
        <w:pStyle w:val="Literaturverzeichnis"/>
        <w:rPr>
          <w:lang w:val="en-GB"/>
        </w:rPr>
      </w:pPr>
      <w:r w:rsidRPr="00A05CEC">
        <w:rPr>
          <w:lang w:val="en-GB"/>
        </w:rPr>
        <w:t xml:space="preserve">Kern, M., Aertsen, A., Schulze-Bonhage, A., &amp; Ball, T. (2013). Heart cycle-related effects on event-related potentials, spectral power changes, and connectivity patterns in the human ECoG. </w:t>
      </w:r>
      <w:r w:rsidRPr="00A05CEC">
        <w:rPr>
          <w:i/>
          <w:iCs/>
          <w:lang w:val="en-GB"/>
        </w:rPr>
        <w:t>NeuroImage</w:t>
      </w:r>
      <w:r w:rsidRPr="00A05CEC">
        <w:rPr>
          <w:lang w:val="en-GB"/>
        </w:rPr>
        <w:t xml:space="preserve">, </w:t>
      </w:r>
      <w:r w:rsidRPr="00A05CEC">
        <w:rPr>
          <w:i/>
          <w:iCs/>
          <w:lang w:val="en-GB"/>
        </w:rPr>
        <w:t>81</w:t>
      </w:r>
      <w:r w:rsidRPr="00A05CEC">
        <w:rPr>
          <w:lang w:val="en-GB"/>
        </w:rPr>
        <w:t>, 178–190. https://doi.org/10.1016/j.neuroimage.2013.05.042</w:t>
      </w:r>
    </w:p>
    <w:p w14:paraId="4CC93A0C" w14:textId="77777777" w:rsidR="00A05CEC" w:rsidRPr="00A05CEC" w:rsidRDefault="00A05CEC" w:rsidP="00A05CEC">
      <w:pPr>
        <w:pStyle w:val="Literaturverzeichnis"/>
        <w:rPr>
          <w:lang w:val="en-GB"/>
        </w:rPr>
      </w:pPr>
      <w:r w:rsidRPr="00A05CEC">
        <w:rPr>
          <w:lang w:val="en-GB"/>
        </w:rPr>
        <w:lastRenderedPageBreak/>
        <w:t xml:space="preserve">Kim, K. J., Ramiro Diaz, J., Iddings, J. A., &amp; Filosa, J. A. (2016). Vasculo-Neuronal Coupling: Retrograde Vascular Communication to Brain Neurons. </w:t>
      </w:r>
      <w:r w:rsidRPr="00A05CEC">
        <w:rPr>
          <w:i/>
          <w:iCs/>
          <w:lang w:val="en-GB"/>
        </w:rPr>
        <w:t>The Journal of Neuroscience</w:t>
      </w:r>
      <w:r w:rsidRPr="00A05CEC">
        <w:rPr>
          <w:lang w:val="en-GB"/>
        </w:rPr>
        <w:t xml:space="preserve">, </w:t>
      </w:r>
      <w:r w:rsidRPr="00A05CEC">
        <w:rPr>
          <w:i/>
          <w:iCs/>
          <w:lang w:val="en-GB"/>
        </w:rPr>
        <w:t>36</w:t>
      </w:r>
      <w:r w:rsidRPr="00A05CEC">
        <w:rPr>
          <w:lang w:val="en-GB"/>
        </w:rPr>
        <w:t>(50), 12624–12639. https://doi.org/10.1523/JNEUROSCI.1300-16.2016</w:t>
      </w:r>
    </w:p>
    <w:p w14:paraId="5EC4C084" w14:textId="77777777" w:rsidR="00A05CEC" w:rsidRPr="00A05CEC" w:rsidRDefault="00A05CEC" w:rsidP="00A05CEC">
      <w:pPr>
        <w:pStyle w:val="Literaturverzeichnis"/>
        <w:rPr>
          <w:lang w:val="en-GB"/>
        </w:rPr>
      </w:pPr>
      <w:r w:rsidRPr="00A05CEC">
        <w:rPr>
          <w:lang w:val="en-GB"/>
        </w:rPr>
        <w:t xml:space="preserve">Knyazev, G. G. (2012). EEG delta oscillations as a correlate of basic homeostatic and motivational processes. </w:t>
      </w:r>
      <w:r w:rsidRPr="00A05CEC">
        <w:rPr>
          <w:i/>
          <w:iCs/>
          <w:lang w:val="en-GB"/>
        </w:rPr>
        <w:t>Neuroscience &amp; Biobehavioral Reviews</w:t>
      </w:r>
      <w:r w:rsidRPr="00A05CEC">
        <w:rPr>
          <w:lang w:val="en-GB"/>
        </w:rPr>
        <w:t xml:space="preserve">, </w:t>
      </w:r>
      <w:r w:rsidRPr="00A05CEC">
        <w:rPr>
          <w:i/>
          <w:iCs/>
          <w:lang w:val="en-GB"/>
        </w:rPr>
        <w:t>36</w:t>
      </w:r>
      <w:r w:rsidRPr="00A05CEC">
        <w:rPr>
          <w:lang w:val="en-GB"/>
        </w:rPr>
        <w:t>(1), 677–695. https://doi.org/10.1016/j.neubiorev.2011.10.002</w:t>
      </w:r>
    </w:p>
    <w:p w14:paraId="3D1A5FD8" w14:textId="77777777" w:rsidR="00A05CEC" w:rsidRPr="00A05CEC" w:rsidRDefault="00A05CEC" w:rsidP="00A05CEC">
      <w:pPr>
        <w:pStyle w:val="Literaturverzeichnis"/>
      </w:pPr>
      <w:r w:rsidRPr="00A05CEC">
        <w:rPr>
          <w:lang w:val="en-GB"/>
        </w:rPr>
        <w:t xml:space="preserve">Laborde, S., Mosley, E., &amp; Thayer, J. F. (2017). Heart Rate Variability and Cardiac Vagal Tone in Psychophysiological Research – Recommendations for Experiment Planning, Data Analysis, and Data Reporting. </w:t>
      </w:r>
      <w:r w:rsidRPr="00A05CEC">
        <w:rPr>
          <w:i/>
          <w:iCs/>
        </w:rPr>
        <w:t>Frontiers in Psychology</w:t>
      </w:r>
      <w:r w:rsidRPr="00A05CEC">
        <w:t xml:space="preserve">, </w:t>
      </w:r>
      <w:r w:rsidRPr="00A05CEC">
        <w:rPr>
          <w:i/>
          <w:iCs/>
        </w:rPr>
        <w:t>08</w:t>
      </w:r>
      <w:r w:rsidRPr="00A05CEC">
        <w:t>. https://doi.org/10.3389/fpsyg.2017.00213</w:t>
      </w:r>
    </w:p>
    <w:p w14:paraId="37DBBDC8" w14:textId="77777777" w:rsidR="00A05CEC" w:rsidRPr="00A05CEC" w:rsidRDefault="00A05CEC" w:rsidP="00A05CEC">
      <w:pPr>
        <w:pStyle w:val="Literaturverzeichnis"/>
        <w:rPr>
          <w:lang w:val="en-GB"/>
        </w:rPr>
      </w:pPr>
      <w:r w:rsidRPr="00A05CEC">
        <w:t xml:space="preserve">Lachenmayer, M. L., Mürset, M., Antih, N., Debove, I., Muellner, J., Bompart, M., Schlaeppi, J.-A., Nowacki, A., You, H., Michelis, J. P., Dransart, A., Pollo, C., Deuschl, G., &amp; Krack, P. (2021). </w:t>
      </w:r>
      <w:r w:rsidRPr="00A05CEC">
        <w:rPr>
          <w:lang w:val="en-GB"/>
        </w:rPr>
        <w:t xml:space="preserve">Subthalamic and pallidal deep brain stimulation for Parkinson’s disease—Meta-analysis of outcomes. </w:t>
      </w:r>
      <w:r w:rsidRPr="00A05CEC">
        <w:rPr>
          <w:i/>
          <w:iCs/>
          <w:lang w:val="en-GB"/>
        </w:rPr>
        <w:t>Npj Parkinson’s Disease</w:t>
      </w:r>
      <w:r w:rsidRPr="00A05CEC">
        <w:rPr>
          <w:lang w:val="en-GB"/>
        </w:rPr>
        <w:t xml:space="preserve">, </w:t>
      </w:r>
      <w:r w:rsidRPr="00A05CEC">
        <w:rPr>
          <w:i/>
          <w:iCs/>
          <w:lang w:val="en-GB"/>
        </w:rPr>
        <w:t>7</w:t>
      </w:r>
      <w:r w:rsidRPr="00A05CEC">
        <w:rPr>
          <w:lang w:val="en-GB"/>
        </w:rPr>
        <w:t>(1), 77. https://doi.org/10.1038/s41531-021-00223-5</w:t>
      </w:r>
    </w:p>
    <w:p w14:paraId="040C731B" w14:textId="77777777" w:rsidR="00A05CEC" w:rsidRPr="00A05CEC" w:rsidRDefault="00A05CEC" w:rsidP="00A05CEC">
      <w:pPr>
        <w:pStyle w:val="Literaturverzeichnis"/>
        <w:rPr>
          <w:lang w:val="en-GB"/>
        </w:rPr>
      </w:pPr>
      <w:r w:rsidRPr="00A05CEC">
        <w:rPr>
          <w:lang w:val="en-GB"/>
        </w:rPr>
        <w:t xml:space="preserve">Li, G., Jiang, S., Paraskevopoulou, S. E., Wang, M., Xu, Y., Wu, Z., Chen, L., Zhang, D., &amp; Schalk, G. (2018). Optimal referencing for stereo-electroencephalographic (SEEG) recordings. </w:t>
      </w:r>
      <w:r w:rsidRPr="00A05CEC">
        <w:rPr>
          <w:i/>
          <w:iCs/>
          <w:lang w:val="en-GB"/>
        </w:rPr>
        <w:t>NeuroImage</w:t>
      </w:r>
      <w:r w:rsidRPr="00A05CEC">
        <w:rPr>
          <w:lang w:val="en-GB"/>
        </w:rPr>
        <w:t xml:space="preserve">, </w:t>
      </w:r>
      <w:r w:rsidRPr="00A05CEC">
        <w:rPr>
          <w:i/>
          <w:iCs/>
          <w:lang w:val="en-GB"/>
        </w:rPr>
        <w:t>183</w:t>
      </w:r>
      <w:r w:rsidRPr="00A05CEC">
        <w:rPr>
          <w:lang w:val="en-GB"/>
        </w:rPr>
        <w:t>, 327–335. https://doi.org/10.1016/j.neuroimage.2018.08.020</w:t>
      </w:r>
    </w:p>
    <w:p w14:paraId="6CA8974A" w14:textId="77777777" w:rsidR="00A05CEC" w:rsidRPr="00A05CEC" w:rsidRDefault="00A05CEC" w:rsidP="00A05CEC">
      <w:pPr>
        <w:pStyle w:val="Literaturverzeichnis"/>
        <w:rPr>
          <w:lang w:val="en-GB"/>
        </w:rPr>
      </w:pPr>
      <w:r w:rsidRPr="00A05CEC">
        <w:t xml:space="preserve">Lischke, A., Pahnke, R., Mau-Moeller, A., &amp; Weippert, M. (2021). </w:t>
      </w:r>
      <w:r w:rsidRPr="00A05CEC">
        <w:rPr>
          <w:lang w:val="en-GB"/>
        </w:rPr>
        <w:t xml:space="preserve">Heart Rate Variability Modulates Interoceptive Accuracy. </w:t>
      </w:r>
      <w:r w:rsidRPr="00A05CEC">
        <w:rPr>
          <w:i/>
          <w:iCs/>
          <w:lang w:val="en-GB"/>
        </w:rPr>
        <w:t>Frontiers in Neuroscience</w:t>
      </w:r>
      <w:r w:rsidRPr="00A05CEC">
        <w:rPr>
          <w:lang w:val="en-GB"/>
        </w:rPr>
        <w:t xml:space="preserve">, </w:t>
      </w:r>
      <w:r w:rsidRPr="00A05CEC">
        <w:rPr>
          <w:i/>
          <w:iCs/>
          <w:lang w:val="en-GB"/>
        </w:rPr>
        <w:t>14</w:t>
      </w:r>
      <w:r w:rsidRPr="00A05CEC">
        <w:rPr>
          <w:lang w:val="en-GB"/>
        </w:rPr>
        <w:t>, 612445. https://doi.org/10.3389/fnins.2020.612445</w:t>
      </w:r>
    </w:p>
    <w:p w14:paraId="1AC0F2D6" w14:textId="77777777" w:rsidR="00A05CEC" w:rsidRPr="00A05CEC" w:rsidRDefault="00A05CEC" w:rsidP="00A05CEC">
      <w:pPr>
        <w:pStyle w:val="Literaturverzeichnis"/>
        <w:rPr>
          <w:lang w:val="en-GB"/>
        </w:rPr>
      </w:pPr>
      <w:r w:rsidRPr="00A05CEC">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A05CEC">
        <w:rPr>
          <w:i/>
          <w:iCs/>
          <w:lang w:val="en-GB"/>
        </w:rPr>
        <w:t xml:space="preserve">Annals of </w:t>
      </w:r>
      <w:r w:rsidRPr="00A05CEC">
        <w:rPr>
          <w:i/>
          <w:iCs/>
          <w:lang w:val="en-GB"/>
        </w:rPr>
        <w:lastRenderedPageBreak/>
        <w:t>Noninvasive Electrocardiology</w:t>
      </w:r>
      <w:r w:rsidRPr="00A05CEC">
        <w:rPr>
          <w:lang w:val="en-GB"/>
        </w:rPr>
        <w:t xml:space="preserve">, </w:t>
      </w:r>
      <w:r w:rsidRPr="00A05CEC">
        <w:rPr>
          <w:i/>
          <w:iCs/>
          <w:lang w:val="en-GB"/>
        </w:rPr>
        <w:t>1</w:t>
      </w:r>
      <w:r w:rsidRPr="00A05CEC">
        <w:rPr>
          <w:lang w:val="en-GB"/>
        </w:rPr>
        <w:t>(2), 151–181. https://doi.org/10.1111/j.1542-474X.1996.tb00275.x</w:t>
      </w:r>
    </w:p>
    <w:p w14:paraId="7730C671" w14:textId="77777777" w:rsidR="00A05CEC" w:rsidRPr="00A05CEC" w:rsidRDefault="00A05CEC" w:rsidP="00A05CEC">
      <w:pPr>
        <w:pStyle w:val="Literaturverzeichnis"/>
        <w:rPr>
          <w:lang w:val="en-GB"/>
        </w:rPr>
      </w:pPr>
      <w:r w:rsidRPr="00A05CEC">
        <w:rPr>
          <w:lang w:val="en-GB"/>
        </w:rPr>
        <w:t>Maris, E., &amp; Oostenveld, R. (2007). Nonparametric statistical testing of EEG- and MEG-data</w:t>
      </w:r>
      <w:r w:rsidRPr="00A05CEC">
        <w:rPr>
          <w:rFonts w:ascii="Noto Sans Oriya" w:hAnsi="Noto Sans Oriya" w:cs="Noto Sans Oriya"/>
          <w:lang w:val="en-GB"/>
        </w:rPr>
        <w:t>ଝ</w:t>
      </w:r>
      <w:r w:rsidRPr="00A05CEC">
        <w:rPr>
          <w:lang w:val="en-GB"/>
        </w:rPr>
        <w:t>,</w:t>
      </w:r>
      <w:r w:rsidRPr="00A05CEC">
        <w:rPr>
          <w:rFonts w:ascii="Noto Sans Oriya" w:hAnsi="Noto Sans Oriya" w:cs="Noto Sans Oriya"/>
          <w:lang w:val="en-GB"/>
        </w:rPr>
        <w:t>ଝଝ</w:t>
      </w:r>
      <w:r w:rsidRPr="00A05CEC">
        <w:rPr>
          <w:lang w:val="en-GB"/>
        </w:rPr>
        <w:t xml:space="preserve">. </w:t>
      </w:r>
      <w:r w:rsidRPr="00A05CEC">
        <w:rPr>
          <w:i/>
          <w:iCs/>
          <w:lang w:val="en-GB"/>
        </w:rPr>
        <w:t>Journal of Neuroscience Methods</w:t>
      </w:r>
      <w:r w:rsidRPr="00A05CEC">
        <w:rPr>
          <w:lang w:val="en-GB"/>
        </w:rPr>
        <w:t>.</w:t>
      </w:r>
    </w:p>
    <w:p w14:paraId="2539E0ED" w14:textId="77777777" w:rsidR="00A05CEC" w:rsidRPr="00A05CEC" w:rsidRDefault="00A05CEC" w:rsidP="00A05CEC">
      <w:pPr>
        <w:pStyle w:val="Literaturverzeichnis"/>
        <w:rPr>
          <w:lang w:val="en-GB"/>
        </w:rPr>
      </w:pPr>
      <w:r w:rsidRPr="00A05CEC">
        <w:rPr>
          <w:lang w:val="en-GB"/>
        </w:rPr>
        <w:t xml:space="preserve">Marshall, A. C., Gentsch, A., Schröder, L., &amp; Schütz-Bosbach, S. (2018). Cardiac interoceptive learning is modulated by emotional valence perceived from facial expressions. </w:t>
      </w:r>
      <w:r w:rsidRPr="00A05CEC">
        <w:rPr>
          <w:i/>
          <w:iCs/>
          <w:lang w:val="en-GB"/>
        </w:rPr>
        <w:t>Social Cognitive and Affective Neuroscience</w:t>
      </w:r>
      <w:r w:rsidRPr="00A05CEC">
        <w:rPr>
          <w:lang w:val="en-GB"/>
        </w:rPr>
        <w:t xml:space="preserve">, </w:t>
      </w:r>
      <w:r w:rsidRPr="00A05CEC">
        <w:rPr>
          <w:i/>
          <w:iCs/>
          <w:lang w:val="en-GB"/>
        </w:rPr>
        <w:t>13</w:t>
      </w:r>
      <w:r w:rsidRPr="00A05CEC">
        <w:rPr>
          <w:lang w:val="en-GB"/>
        </w:rPr>
        <w:t>(7), 677–686. https://doi.org/10.1093/scan/nsy042</w:t>
      </w:r>
    </w:p>
    <w:p w14:paraId="3876B1F3" w14:textId="77777777" w:rsidR="00A05CEC" w:rsidRPr="00A05CEC" w:rsidRDefault="00A05CEC" w:rsidP="00A05CEC">
      <w:pPr>
        <w:pStyle w:val="Literaturverzeichnis"/>
      </w:pPr>
      <w:r w:rsidRPr="00A05CEC">
        <w:rPr>
          <w:lang w:val="en-GB"/>
        </w:rPr>
        <w:t xml:space="preserve">Meng, L., Dunckley, E., &amp; Xu, X. (2015). Effects of a single dose levodopa on heart rate variability in Parkinson’s disease. </w:t>
      </w:r>
      <w:r w:rsidRPr="00A05CEC">
        <w:rPr>
          <w:i/>
          <w:iCs/>
        </w:rPr>
        <w:t>Zhonghua Yi Xue Za Zhi</w:t>
      </w:r>
      <w:r w:rsidRPr="00A05CEC">
        <w:t xml:space="preserve">, </w:t>
      </w:r>
      <w:r w:rsidRPr="00A05CEC">
        <w:rPr>
          <w:i/>
          <w:iCs/>
        </w:rPr>
        <w:t>95</w:t>
      </w:r>
      <w:r w:rsidRPr="00A05CEC">
        <w:t>(7), 493–495.</w:t>
      </w:r>
    </w:p>
    <w:p w14:paraId="3C95868D" w14:textId="77777777" w:rsidR="00A05CEC" w:rsidRPr="00A05CEC" w:rsidRDefault="00A05CEC" w:rsidP="00A05CEC">
      <w:pPr>
        <w:pStyle w:val="Literaturverzeichnis"/>
        <w:rPr>
          <w:lang w:val="en-GB"/>
        </w:rPr>
      </w:pPr>
      <w:r w:rsidRPr="00A05CEC">
        <w:t xml:space="preserve">Müller, L. E., Schulz, A., Andermann, M., Gäbel, A., Gescher, D. M., Spohn, A., Herpertz, S. C., &amp; Bertsch, K. (2015). </w:t>
      </w:r>
      <w:r w:rsidRPr="00A05CEC">
        <w:rPr>
          <w:lang w:val="en-GB"/>
        </w:rPr>
        <w:t xml:space="preserve">Cortical Representation of Afferent Bodily Signals in Borderline Personality Disorder: Neural Correlates and Relationship to Emotional Dysregulation. </w:t>
      </w:r>
      <w:r w:rsidRPr="00A05CEC">
        <w:rPr>
          <w:i/>
          <w:iCs/>
          <w:lang w:val="en-GB"/>
        </w:rPr>
        <w:t>JAMA Psychiatry</w:t>
      </w:r>
      <w:r w:rsidRPr="00A05CEC">
        <w:rPr>
          <w:lang w:val="en-GB"/>
        </w:rPr>
        <w:t xml:space="preserve">, </w:t>
      </w:r>
      <w:r w:rsidRPr="00A05CEC">
        <w:rPr>
          <w:i/>
          <w:iCs/>
          <w:lang w:val="en-GB"/>
        </w:rPr>
        <w:t>72</w:t>
      </w:r>
      <w:r w:rsidRPr="00A05CEC">
        <w:rPr>
          <w:lang w:val="en-GB"/>
        </w:rPr>
        <w:t>(11), 1077. https://doi.org/10.1001/jamapsychiatry.2015.1252</w:t>
      </w:r>
    </w:p>
    <w:p w14:paraId="4F57AFCE" w14:textId="77777777" w:rsidR="00A05CEC" w:rsidRPr="00A05CEC" w:rsidRDefault="00A05CEC" w:rsidP="00A05CEC">
      <w:pPr>
        <w:pStyle w:val="Literaturverzeichnis"/>
        <w:rPr>
          <w:lang w:val="en-GB"/>
        </w:rPr>
      </w:pPr>
      <w:r w:rsidRPr="00A05CEC">
        <w:rPr>
          <w:lang w:val="en-GB"/>
        </w:rPr>
        <w:t xml:space="preserve">Murphy, J., Brewer, R., Plans, D., Khalsa, S. S., &amp; Catmur, C. (2020). Testing the independence of self-reported interoceptive accuracy and attention. </w:t>
      </w:r>
      <w:r w:rsidRPr="00A05CEC">
        <w:rPr>
          <w:i/>
          <w:iCs/>
          <w:lang w:val="en-GB"/>
        </w:rPr>
        <w:t>Quarterly Journal of Experimental Psychology</w:t>
      </w:r>
      <w:r w:rsidRPr="00A05CEC">
        <w:rPr>
          <w:lang w:val="en-GB"/>
        </w:rPr>
        <w:t xml:space="preserve">, </w:t>
      </w:r>
      <w:r w:rsidRPr="00A05CEC">
        <w:rPr>
          <w:i/>
          <w:iCs/>
          <w:lang w:val="en-GB"/>
        </w:rPr>
        <w:t>73</w:t>
      </w:r>
      <w:r w:rsidRPr="00A05CEC">
        <w:rPr>
          <w:lang w:val="en-GB"/>
        </w:rPr>
        <w:t>(1), 115–133. https://doi.org/10.1177/1747021819879826</w:t>
      </w:r>
    </w:p>
    <w:p w14:paraId="720050D8" w14:textId="77777777" w:rsidR="00A05CEC" w:rsidRPr="00A05CEC" w:rsidRDefault="00A05CEC" w:rsidP="00A05CEC">
      <w:pPr>
        <w:pStyle w:val="Literaturverzeichnis"/>
        <w:rPr>
          <w:lang w:val="en-GB"/>
        </w:rPr>
      </w:pPr>
      <w:r w:rsidRPr="00A05CEC">
        <w:rPr>
          <w:lang w:val="en-GB"/>
        </w:rPr>
        <w:t xml:space="preserve">Oostenveld, R., Fries, P., Maris, E., &amp; Schoffelen, J.-M. (2011). FieldTrip: Open Source Software for Advanced Analysis of MEG, EEG, and Invasive Electrophysiological Data. </w:t>
      </w:r>
      <w:r w:rsidRPr="00A05CEC">
        <w:rPr>
          <w:i/>
          <w:iCs/>
          <w:lang w:val="en-GB"/>
        </w:rPr>
        <w:t>Computational Intelligence and Neuroscience</w:t>
      </w:r>
      <w:r w:rsidRPr="00A05CEC">
        <w:rPr>
          <w:lang w:val="en-GB"/>
        </w:rPr>
        <w:t xml:space="preserve">, </w:t>
      </w:r>
      <w:r w:rsidRPr="00A05CEC">
        <w:rPr>
          <w:i/>
          <w:iCs/>
          <w:lang w:val="en-GB"/>
        </w:rPr>
        <w:t>2011</w:t>
      </w:r>
      <w:r w:rsidRPr="00A05CEC">
        <w:rPr>
          <w:lang w:val="en-GB"/>
        </w:rPr>
        <w:t>(1), 156869. https://doi.org/10.1155/2011/156869</w:t>
      </w:r>
    </w:p>
    <w:p w14:paraId="112A5499" w14:textId="77777777" w:rsidR="00A05CEC" w:rsidRPr="00A05CEC" w:rsidRDefault="00A05CEC" w:rsidP="00A05CEC">
      <w:pPr>
        <w:pStyle w:val="Literaturverzeichnis"/>
        <w:rPr>
          <w:lang w:val="en-GB"/>
        </w:rPr>
      </w:pPr>
      <w:r w:rsidRPr="00A05CEC">
        <w:rPr>
          <w:lang w:val="en-GB"/>
        </w:rPr>
        <w:t xml:space="preserve">Owens, A. P., Friston, K. J., Low, D. A., Mathias, C. J., &amp; Critchley, H. D. (2018). Investigating the relationship between cardiac interoception and autonomic cardiac control using a </w:t>
      </w:r>
      <w:r w:rsidRPr="00A05CEC">
        <w:rPr>
          <w:lang w:val="en-GB"/>
        </w:rPr>
        <w:lastRenderedPageBreak/>
        <w:t xml:space="preserve">predictive coding framework. </w:t>
      </w:r>
      <w:r w:rsidRPr="00A05CEC">
        <w:rPr>
          <w:i/>
          <w:iCs/>
          <w:lang w:val="en-GB"/>
        </w:rPr>
        <w:t>Autonomic Neuroscience</w:t>
      </w:r>
      <w:r w:rsidRPr="00A05CEC">
        <w:rPr>
          <w:lang w:val="en-GB"/>
        </w:rPr>
        <w:t xml:space="preserve">, </w:t>
      </w:r>
      <w:r w:rsidRPr="00A05CEC">
        <w:rPr>
          <w:i/>
          <w:iCs/>
          <w:lang w:val="en-GB"/>
        </w:rPr>
        <w:t>210</w:t>
      </w:r>
      <w:r w:rsidRPr="00A05CEC">
        <w:rPr>
          <w:lang w:val="en-GB"/>
        </w:rPr>
        <w:t>, 65–71. https://doi.org/10.1016/j.autneu.2018.01.001</w:t>
      </w:r>
    </w:p>
    <w:p w14:paraId="1FFC3B3D" w14:textId="77777777" w:rsidR="00A05CEC" w:rsidRPr="00A05CEC" w:rsidRDefault="00A05CEC" w:rsidP="00A05CEC">
      <w:pPr>
        <w:pStyle w:val="Literaturverzeichnis"/>
        <w:rPr>
          <w:lang w:val="en-GB"/>
        </w:rPr>
      </w:pPr>
      <w:r w:rsidRPr="00A05CEC">
        <w:rPr>
          <w:lang w:val="en-GB"/>
        </w:rPr>
        <w:t xml:space="preserve">Pang, J., Tang, X., Li, H., Hu, Q., Cui, H., Zhang, L., Li, W., Zhu, Z., Wang, J., &amp; Li, C. (2019). Altered Interoceptive Processing in Generalized Anxiety Disorder—A Heartbeat-Evoked Potential Research. </w:t>
      </w:r>
      <w:r w:rsidRPr="00A05CEC">
        <w:rPr>
          <w:i/>
          <w:iCs/>
          <w:lang w:val="en-GB"/>
        </w:rPr>
        <w:t>Frontiers in Psychiatry</w:t>
      </w:r>
      <w:r w:rsidRPr="00A05CEC">
        <w:rPr>
          <w:lang w:val="en-GB"/>
        </w:rPr>
        <w:t xml:space="preserve">, </w:t>
      </w:r>
      <w:r w:rsidRPr="00A05CEC">
        <w:rPr>
          <w:i/>
          <w:iCs/>
          <w:lang w:val="en-GB"/>
        </w:rPr>
        <w:t>10</w:t>
      </w:r>
      <w:r w:rsidRPr="00A05CEC">
        <w:rPr>
          <w:lang w:val="en-GB"/>
        </w:rPr>
        <w:t>, 616. https://doi.org/10.3389/fpsyt.2019.00616</w:t>
      </w:r>
    </w:p>
    <w:p w14:paraId="2A795BD8" w14:textId="77777777" w:rsidR="00A05CEC" w:rsidRPr="00A05CEC" w:rsidRDefault="00A05CEC" w:rsidP="00A05CEC">
      <w:pPr>
        <w:pStyle w:val="Literaturverzeichnis"/>
        <w:rPr>
          <w:lang w:val="en-GB"/>
        </w:rPr>
      </w:pPr>
      <w:r w:rsidRPr="00A05CEC">
        <w:rPr>
          <w:lang w:val="en-GB"/>
        </w:rPr>
        <w:t xml:space="preserve">Park, H.-D., &amp; Blanke, O. (2019). Heartbeat-evoked cortical responses: Underlying mechanisms, functional roles, and methodological considerations. </w:t>
      </w:r>
      <w:r w:rsidRPr="00A05CEC">
        <w:rPr>
          <w:i/>
          <w:iCs/>
          <w:lang w:val="en-GB"/>
        </w:rPr>
        <w:t>NeuroImage</w:t>
      </w:r>
      <w:r w:rsidRPr="00A05CEC">
        <w:rPr>
          <w:lang w:val="en-GB"/>
        </w:rPr>
        <w:t xml:space="preserve">, </w:t>
      </w:r>
      <w:r w:rsidRPr="00A05CEC">
        <w:rPr>
          <w:i/>
          <w:iCs/>
          <w:lang w:val="en-GB"/>
        </w:rPr>
        <w:t>197</w:t>
      </w:r>
      <w:r w:rsidRPr="00A05CEC">
        <w:rPr>
          <w:lang w:val="en-GB"/>
        </w:rPr>
        <w:t>, 502–511. https://doi.org/10.1016/j.neuroimage.2019.04.081</w:t>
      </w:r>
    </w:p>
    <w:p w14:paraId="0CC5284A" w14:textId="77777777" w:rsidR="00A05CEC" w:rsidRPr="00A05CEC" w:rsidRDefault="00A05CEC" w:rsidP="00A05CEC">
      <w:pPr>
        <w:pStyle w:val="Literaturverzeichnis"/>
        <w:rPr>
          <w:lang w:val="en-GB"/>
        </w:rPr>
      </w:pPr>
      <w:r w:rsidRPr="00A05CEC">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A05CEC">
        <w:rPr>
          <w:i/>
          <w:iCs/>
          <w:lang w:val="en-GB"/>
        </w:rPr>
        <w:t>Cerebral Cortex</w:t>
      </w:r>
      <w:r w:rsidRPr="00A05CEC">
        <w:rPr>
          <w:lang w:val="en-GB"/>
        </w:rPr>
        <w:t xml:space="preserve">, </w:t>
      </w:r>
      <w:r w:rsidRPr="00A05CEC">
        <w:rPr>
          <w:i/>
          <w:iCs/>
          <w:lang w:val="en-GB"/>
        </w:rPr>
        <w:t>28</w:t>
      </w:r>
      <w:r w:rsidRPr="00A05CEC">
        <w:rPr>
          <w:lang w:val="en-GB"/>
        </w:rPr>
        <w:t>, 2351–2364. https://doi.org/10.1093/cercor/bhx136</w:t>
      </w:r>
    </w:p>
    <w:p w14:paraId="02A768EB" w14:textId="77777777" w:rsidR="00A05CEC" w:rsidRPr="00A05CEC" w:rsidRDefault="00A05CEC" w:rsidP="00A05CEC">
      <w:pPr>
        <w:pStyle w:val="Literaturverzeichnis"/>
        <w:rPr>
          <w:lang w:val="en-GB"/>
        </w:rPr>
      </w:pPr>
      <w:r w:rsidRPr="00A05CEC">
        <w:rPr>
          <w:lang w:val="en-GB"/>
        </w:rPr>
        <w:t xml:space="preserve">Park, H.-D., Correia, S., Ducorps, A., &amp; Tallon-Baudry, C. (2014). Spontaneous fluctuations in neural responses to heartbeats predict visual detection. </w:t>
      </w:r>
      <w:r w:rsidRPr="00A05CEC">
        <w:rPr>
          <w:i/>
          <w:iCs/>
          <w:lang w:val="en-GB"/>
        </w:rPr>
        <w:t>Nature Neuroscience</w:t>
      </w:r>
      <w:r w:rsidRPr="00A05CEC">
        <w:rPr>
          <w:lang w:val="en-GB"/>
        </w:rPr>
        <w:t xml:space="preserve">, </w:t>
      </w:r>
      <w:r w:rsidRPr="00A05CEC">
        <w:rPr>
          <w:i/>
          <w:iCs/>
          <w:lang w:val="en-GB"/>
        </w:rPr>
        <w:t>17</w:t>
      </w:r>
      <w:r w:rsidRPr="00A05CEC">
        <w:rPr>
          <w:lang w:val="en-GB"/>
        </w:rPr>
        <w:t>(4), 612–618. https://doi.org/10.1038/nn.3671</w:t>
      </w:r>
    </w:p>
    <w:p w14:paraId="6B709E2A" w14:textId="77777777" w:rsidR="00A05CEC" w:rsidRPr="00A05CEC" w:rsidRDefault="00A05CEC" w:rsidP="00A05CEC">
      <w:pPr>
        <w:pStyle w:val="Literaturverzeichnis"/>
      </w:pPr>
      <w:r w:rsidRPr="00A05CEC">
        <w:rPr>
          <w:lang w:val="en-GB"/>
        </w:rPr>
        <w:t xml:space="preserve">Patron, E., Mennella, R., Messerotti Benvenuti, S., &amp; Thayer, J. F. (2019). The frontal cortex is a heart-brake: Reduction in delta oscillations is associated with heart rate deceleration. </w:t>
      </w:r>
      <w:r w:rsidRPr="00A05CEC">
        <w:rPr>
          <w:i/>
          <w:iCs/>
        </w:rPr>
        <w:t>NeuroImage</w:t>
      </w:r>
      <w:r w:rsidRPr="00A05CEC">
        <w:t xml:space="preserve">, </w:t>
      </w:r>
      <w:r w:rsidRPr="00A05CEC">
        <w:rPr>
          <w:i/>
          <w:iCs/>
        </w:rPr>
        <w:t>188</w:t>
      </w:r>
      <w:r w:rsidRPr="00A05CEC">
        <w:t>, 403–410. https://doi.org/10.1016/j.neuroimage.2018.12.035</w:t>
      </w:r>
    </w:p>
    <w:p w14:paraId="5A70A433" w14:textId="77777777" w:rsidR="00A05CEC" w:rsidRPr="00A05CEC" w:rsidRDefault="00A05CEC" w:rsidP="00A05CEC">
      <w:pPr>
        <w:pStyle w:val="Literaturverzeichnis"/>
      </w:pPr>
      <w:r w:rsidRPr="00A05CEC">
        <w:t xml:space="preserve">Pollatos, O., &amp; Schandry, R. (2004). </w:t>
      </w:r>
      <w:r w:rsidRPr="00A05CEC">
        <w:rPr>
          <w:lang w:val="en-GB"/>
        </w:rPr>
        <w:t xml:space="preserve">Accuracy of heartbeat perception is reflected in the amplitude of the heartbeat-evoked brain potential. </w:t>
      </w:r>
      <w:r w:rsidRPr="00A05CEC">
        <w:rPr>
          <w:i/>
          <w:iCs/>
        </w:rPr>
        <w:t>Psychophysiology</w:t>
      </w:r>
      <w:r w:rsidRPr="00A05CEC">
        <w:t xml:space="preserve">, </w:t>
      </w:r>
      <w:r w:rsidRPr="00A05CEC">
        <w:rPr>
          <w:i/>
          <w:iCs/>
        </w:rPr>
        <w:t>41</w:t>
      </w:r>
      <w:r w:rsidRPr="00A05CEC">
        <w:t>(3), 476–482. https://doi.org/10.1111/1469-8986.2004.00170.x</w:t>
      </w:r>
    </w:p>
    <w:p w14:paraId="2E581B82" w14:textId="77777777" w:rsidR="00A05CEC" w:rsidRPr="00A05CEC" w:rsidRDefault="00A05CEC" w:rsidP="00A05CEC">
      <w:pPr>
        <w:pStyle w:val="Literaturverzeichnis"/>
        <w:rPr>
          <w:lang w:val="en-GB"/>
        </w:rPr>
      </w:pPr>
      <w:r w:rsidRPr="00A05CEC">
        <w:t xml:space="preserve">Sauseng, P., Klimesch, W., Gruber, W. R., Hanslmayr, S., Freunberger, R., &amp; Doppelmayr, M. (2007). </w:t>
      </w:r>
      <w:r w:rsidRPr="00A05CEC">
        <w:rPr>
          <w:lang w:val="en-GB"/>
        </w:rPr>
        <w:t xml:space="preserve">Are event-related potential components generated by phase resetting of brain </w:t>
      </w:r>
      <w:r w:rsidRPr="00A05CEC">
        <w:rPr>
          <w:lang w:val="en-GB"/>
        </w:rPr>
        <w:lastRenderedPageBreak/>
        <w:t xml:space="preserve">oscillations? A critical discussion. </w:t>
      </w:r>
      <w:r w:rsidRPr="00A05CEC">
        <w:rPr>
          <w:i/>
          <w:iCs/>
          <w:lang w:val="en-GB"/>
        </w:rPr>
        <w:t>Neuroscience</w:t>
      </w:r>
      <w:r w:rsidRPr="00A05CEC">
        <w:rPr>
          <w:lang w:val="en-GB"/>
        </w:rPr>
        <w:t xml:space="preserve">, </w:t>
      </w:r>
      <w:r w:rsidRPr="00A05CEC">
        <w:rPr>
          <w:i/>
          <w:iCs/>
          <w:lang w:val="en-GB"/>
        </w:rPr>
        <w:t>146</w:t>
      </w:r>
      <w:r w:rsidRPr="00A05CEC">
        <w:rPr>
          <w:lang w:val="en-GB"/>
        </w:rPr>
        <w:t>(4), 1435–1444. https://doi.org/10.1016/j.neuroscience.2007.03.014</w:t>
      </w:r>
    </w:p>
    <w:p w14:paraId="0524220C" w14:textId="77777777" w:rsidR="00A05CEC" w:rsidRPr="00A05CEC" w:rsidRDefault="00A05CEC" w:rsidP="00A05CEC">
      <w:pPr>
        <w:pStyle w:val="Literaturverzeichnis"/>
      </w:pPr>
      <w:r w:rsidRPr="00A05CEC">
        <w:rPr>
          <w:lang w:val="en-GB"/>
        </w:rPr>
        <w:t xml:space="preserve">Schandry, R. (1981). Heart Beat Perception and Emotional Experience. </w:t>
      </w:r>
      <w:r w:rsidRPr="00A05CEC">
        <w:rPr>
          <w:i/>
          <w:iCs/>
        </w:rPr>
        <w:t>Psychophysiology</w:t>
      </w:r>
      <w:r w:rsidRPr="00A05CEC">
        <w:t xml:space="preserve">, </w:t>
      </w:r>
      <w:r w:rsidRPr="00A05CEC">
        <w:rPr>
          <w:i/>
          <w:iCs/>
        </w:rPr>
        <w:t>18</w:t>
      </w:r>
      <w:r w:rsidRPr="00A05CEC">
        <w:t>(4), 483–488. https://doi.org/10.1111/j.1469-8986.1981.tb02486.x</w:t>
      </w:r>
    </w:p>
    <w:p w14:paraId="563AD557" w14:textId="77777777" w:rsidR="00A05CEC" w:rsidRPr="00A05CEC" w:rsidRDefault="00A05CEC" w:rsidP="00A05CEC">
      <w:pPr>
        <w:pStyle w:val="Literaturverzeichnis"/>
      </w:pPr>
      <w:r w:rsidRPr="00A05CEC">
        <w:t xml:space="preserve">Schulz, A., Ferreira De Sá, D. S., Dierolf, A. M., Lutz, A., Van Dyck, Z., Vögele, C., &amp; Schächinger, H. (2015). </w:t>
      </w:r>
      <w:r w:rsidRPr="00A05CEC">
        <w:rPr>
          <w:lang w:val="en-GB"/>
        </w:rPr>
        <w:t xml:space="preserve">Short‐term food deprivation increases amplitudes of heartbeat‐evoked potentials. </w:t>
      </w:r>
      <w:r w:rsidRPr="00A05CEC">
        <w:rPr>
          <w:i/>
          <w:iCs/>
        </w:rPr>
        <w:t>Psychophysiology</w:t>
      </w:r>
      <w:r w:rsidRPr="00A05CEC">
        <w:t xml:space="preserve">, </w:t>
      </w:r>
      <w:r w:rsidRPr="00A05CEC">
        <w:rPr>
          <w:i/>
          <w:iCs/>
        </w:rPr>
        <w:t>52</w:t>
      </w:r>
      <w:r w:rsidRPr="00A05CEC">
        <w:t>(5), 695–703. https://doi.org/10.1111/psyp.12388</w:t>
      </w:r>
    </w:p>
    <w:p w14:paraId="2A17402D" w14:textId="77777777" w:rsidR="00A05CEC" w:rsidRPr="00A05CEC" w:rsidRDefault="00A05CEC" w:rsidP="00A05CEC">
      <w:pPr>
        <w:pStyle w:val="Literaturverzeichnis"/>
        <w:rPr>
          <w:lang w:val="en-GB"/>
        </w:rPr>
      </w:pPr>
      <w:r w:rsidRPr="00A05CEC">
        <w:t xml:space="preserve">Schulz, A., Stammet, P., Dierolf, A. M., Vögele, C., Beyenburg, S., Werer, C., &amp; Devaux, Y. (2018). </w:t>
      </w:r>
      <w:r w:rsidRPr="00A05CEC">
        <w:rPr>
          <w:lang w:val="en-GB"/>
        </w:rPr>
        <w:t xml:space="preserve">Late heartbeat-evoked potentials are associated with survival after cardiac arrest. </w:t>
      </w:r>
      <w:r w:rsidRPr="00A05CEC">
        <w:rPr>
          <w:i/>
          <w:iCs/>
          <w:lang w:val="en-GB"/>
        </w:rPr>
        <w:t>Resuscitation</w:t>
      </w:r>
      <w:r w:rsidRPr="00A05CEC">
        <w:rPr>
          <w:lang w:val="en-GB"/>
        </w:rPr>
        <w:t xml:space="preserve">, </w:t>
      </w:r>
      <w:r w:rsidRPr="00A05CEC">
        <w:rPr>
          <w:i/>
          <w:iCs/>
          <w:lang w:val="en-GB"/>
        </w:rPr>
        <w:t>126</w:t>
      </w:r>
      <w:r w:rsidRPr="00A05CEC">
        <w:rPr>
          <w:lang w:val="en-GB"/>
        </w:rPr>
        <w:t>, 7–13. https://doi.org/10.1016/j.resuscitation.2018.02.009</w:t>
      </w:r>
    </w:p>
    <w:p w14:paraId="5905C275" w14:textId="77777777" w:rsidR="00A05CEC" w:rsidRPr="00A05CEC" w:rsidRDefault="00A05CEC" w:rsidP="00A05CEC">
      <w:pPr>
        <w:pStyle w:val="Literaturverzeichnis"/>
        <w:rPr>
          <w:lang w:val="en-GB"/>
        </w:rPr>
      </w:pPr>
      <w:r w:rsidRPr="00A05CEC">
        <w:rPr>
          <w:lang w:val="en-GB"/>
        </w:rPr>
        <w:t xml:space="preserve">Strohman, A., Isaac, G., Payne, B., Verdonk, C., Khalsa, S. S., &amp; Legon, W. (2024). Low-intensity focused ultrasound to the insula differentially modulates the heartbeat-evoked potential: A proof-of-concept study. </w:t>
      </w:r>
      <w:r w:rsidRPr="00A05CEC">
        <w:rPr>
          <w:i/>
          <w:iCs/>
          <w:lang w:val="en-GB"/>
        </w:rPr>
        <w:t>Clinical Neurophysiology</w:t>
      </w:r>
      <w:r w:rsidRPr="00A05CEC">
        <w:rPr>
          <w:lang w:val="en-GB"/>
        </w:rPr>
        <w:t xml:space="preserve">, </w:t>
      </w:r>
      <w:r w:rsidRPr="00A05CEC">
        <w:rPr>
          <w:i/>
          <w:iCs/>
          <w:lang w:val="en-GB"/>
        </w:rPr>
        <w:t>167</w:t>
      </w:r>
      <w:r w:rsidRPr="00A05CEC">
        <w:rPr>
          <w:lang w:val="en-GB"/>
        </w:rPr>
        <w:t>, 267–281. https://doi.org/10.1016/j.clinph.2024.09.006</w:t>
      </w:r>
    </w:p>
    <w:p w14:paraId="4D01E09D" w14:textId="77777777" w:rsidR="00A05CEC" w:rsidRPr="00A05CEC" w:rsidRDefault="00A05CEC" w:rsidP="00A05CEC">
      <w:pPr>
        <w:pStyle w:val="Literaturverzeichnis"/>
        <w:rPr>
          <w:lang w:val="en-GB"/>
        </w:rPr>
      </w:pPr>
      <w:r w:rsidRPr="00A05CEC">
        <w:rPr>
          <w:lang w:val="en-GB"/>
        </w:rPr>
        <w:t xml:space="preserve">Tallon-Baudry, C., Bertrand, O., Delpuech, C., &amp; Pernier, J. (1996). Stimulus Specificity of Phase-Locked and Non-Phase-Locked 40 Hz Visual Responses in Human. </w:t>
      </w:r>
      <w:r w:rsidRPr="00A05CEC">
        <w:rPr>
          <w:i/>
          <w:iCs/>
          <w:lang w:val="en-GB"/>
        </w:rPr>
        <w:t>The Journal of Neuroscience</w:t>
      </w:r>
      <w:r w:rsidRPr="00A05CEC">
        <w:rPr>
          <w:lang w:val="en-GB"/>
        </w:rPr>
        <w:t xml:space="preserve">, </w:t>
      </w:r>
      <w:r w:rsidRPr="00A05CEC">
        <w:rPr>
          <w:i/>
          <w:iCs/>
          <w:lang w:val="en-GB"/>
        </w:rPr>
        <w:t>16</w:t>
      </w:r>
      <w:r w:rsidRPr="00A05CEC">
        <w:rPr>
          <w:lang w:val="en-GB"/>
        </w:rPr>
        <w:t>(13), 4240–4249. https://doi.org/10.1523/JNEUROSCI.16-13-04240.1996</w:t>
      </w:r>
    </w:p>
    <w:p w14:paraId="5C12C645" w14:textId="77777777" w:rsidR="00A05CEC" w:rsidRPr="00A05CEC" w:rsidRDefault="00A05CEC" w:rsidP="00A05CEC">
      <w:pPr>
        <w:pStyle w:val="Literaturverzeichnis"/>
        <w:rPr>
          <w:lang w:val="en-GB"/>
        </w:rPr>
      </w:pPr>
      <w:r w:rsidRPr="00A05CEC">
        <w:rPr>
          <w:lang w:val="en-GB"/>
        </w:rPr>
        <w:t xml:space="preserve">Tegegne, B. S., Man, T., Van Roon, A. M., Snieder, H., &amp; Riese, H. (2020). Reference values of heart rate variability from 10-second resting electrocardiograms: The Lifelines Cohort Study. </w:t>
      </w:r>
      <w:r w:rsidRPr="00A05CEC">
        <w:rPr>
          <w:i/>
          <w:iCs/>
          <w:lang w:val="en-GB"/>
        </w:rPr>
        <w:t>European Journal of Preventive Cardiology</w:t>
      </w:r>
      <w:r w:rsidRPr="00A05CEC">
        <w:rPr>
          <w:lang w:val="en-GB"/>
        </w:rPr>
        <w:t xml:space="preserve">, </w:t>
      </w:r>
      <w:r w:rsidRPr="00A05CEC">
        <w:rPr>
          <w:i/>
          <w:iCs/>
          <w:lang w:val="en-GB"/>
        </w:rPr>
        <w:t>27</w:t>
      </w:r>
      <w:r w:rsidRPr="00A05CEC">
        <w:rPr>
          <w:lang w:val="en-GB"/>
        </w:rPr>
        <w:t>(19), 2191–2194. https://doi.org/10.1177/2047487319872567</w:t>
      </w:r>
    </w:p>
    <w:p w14:paraId="574D19BC" w14:textId="77777777" w:rsidR="00A05CEC" w:rsidRPr="00A05CEC" w:rsidRDefault="00A05CEC" w:rsidP="00A05CEC">
      <w:pPr>
        <w:pStyle w:val="Literaturverzeichnis"/>
        <w:rPr>
          <w:lang w:val="en-GB"/>
        </w:rPr>
      </w:pPr>
      <w:r w:rsidRPr="00A05CEC">
        <w:rPr>
          <w:lang w:val="en-GB"/>
        </w:rPr>
        <w:lastRenderedPageBreak/>
        <w:t xml:space="preserve">Whitehead, W. E., Drescher, V. M., Heiman, P., &amp; Blackwell, B. (1977). Relation of heart rate control to heartbeat perception. </w:t>
      </w:r>
      <w:r w:rsidRPr="00A05CEC">
        <w:rPr>
          <w:i/>
          <w:iCs/>
          <w:lang w:val="en-GB"/>
        </w:rPr>
        <w:t>Biofeedback and Self-Regulation</w:t>
      </w:r>
      <w:r w:rsidRPr="00A05CEC">
        <w:rPr>
          <w:lang w:val="en-GB"/>
        </w:rPr>
        <w:t xml:space="preserve">, </w:t>
      </w:r>
      <w:r w:rsidRPr="00A05CEC">
        <w:rPr>
          <w:i/>
          <w:iCs/>
          <w:lang w:val="en-GB"/>
        </w:rPr>
        <w:t>2</w:t>
      </w:r>
      <w:r w:rsidRPr="00A05CEC">
        <w:rPr>
          <w:lang w:val="en-GB"/>
        </w:rPr>
        <w:t>(4), 371–392. https://doi.org/10.1007/BF00998623</w:t>
      </w:r>
    </w:p>
    <w:p w14:paraId="1E02F144" w14:textId="43E124E0" w:rsidR="00F53638" w:rsidRPr="005D3D3A" w:rsidRDefault="00302C52" w:rsidP="00A05CEC">
      <w:pPr>
        <w:pStyle w:val="Literaturverzeichnis"/>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berschrift1"/>
        <w:rPr>
          <w:lang w:val="en-GB"/>
        </w:rPr>
      </w:pPr>
      <w:bookmarkStart w:id="74" w:name="_Toc211588355"/>
      <w:r w:rsidRPr="005D3D3A">
        <w:rPr>
          <w:lang w:val="en-GB"/>
        </w:rPr>
        <w:lastRenderedPageBreak/>
        <w:t>Appendix</w:t>
      </w:r>
      <w:bookmarkEnd w:id="74"/>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3"/>
      <w:footerReference w:type="even" r:id="rId114"/>
      <w:footerReference w:type="default" r:id="rId115"/>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Lisa Paulsen" w:date="2025-03-30T11:55:00Z" w:initials="LP">
    <w:p w14:paraId="365FD5B5" w14:textId="77777777" w:rsidR="000061B6" w:rsidRPr="00D1540E" w:rsidRDefault="000061B6" w:rsidP="00535AD0">
      <w:pPr>
        <w:rPr>
          <w:lang w:val="en-US"/>
        </w:rPr>
      </w:pPr>
      <w:r>
        <w:rPr>
          <w:rStyle w:val="Kommentarzeichen"/>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0061B6" w:rsidRDefault="000061B6" w:rsidP="006D2FDB">
      <w:pPr>
        <w:jc w:val="left"/>
      </w:pPr>
      <w:r>
        <w:rPr>
          <w:rStyle w:val="Kommentarzeichen"/>
        </w:rPr>
        <w:annotationRef/>
      </w:r>
      <w:r>
        <w:rPr>
          <w:color w:val="000000"/>
          <w:sz w:val="20"/>
          <w:szCs w:val="20"/>
        </w:rPr>
        <w:t xml:space="preserve">Check this </w:t>
      </w:r>
    </w:p>
  </w:comment>
  <w:comment w:id="17" w:author="Lisa Paulsen" w:date="2025-09-20T13:18:00Z" w:initials="LP">
    <w:p w14:paraId="0031EE4C" w14:textId="1171CE67" w:rsidR="000061B6" w:rsidRDefault="000061B6" w:rsidP="00175A94">
      <w:pPr>
        <w:jc w:val="left"/>
      </w:pPr>
      <w:r>
        <w:rPr>
          <w:rStyle w:val="Kommentarzeichen"/>
        </w:rPr>
        <w:annotationRef/>
      </w:r>
      <w:r>
        <w:rPr>
          <w:sz w:val="20"/>
          <w:szCs w:val="20"/>
        </w:rPr>
        <w:t>hier muss reind as nicht alle subjects genau diese electroden haben. maybe eine tabelle, wie viele welche haben oder so?</w:t>
      </w:r>
    </w:p>
  </w:comment>
  <w:comment w:id="26" w:author="Lisa Paulsen" w:date="2025-10-21T17:58:00Z" w:initials="LP">
    <w:p w14:paraId="0D4DF21B" w14:textId="77777777" w:rsidR="000061B6" w:rsidRPr="000061B6" w:rsidRDefault="000061B6" w:rsidP="00CA204B">
      <w:pPr>
        <w:jc w:val="left"/>
        <w:rPr>
          <w:lang w:val="en-GB"/>
        </w:rPr>
      </w:pPr>
      <w:r>
        <w:rPr>
          <w:rStyle w:val="Kommentarzeichen"/>
        </w:rPr>
        <w:annotationRef/>
      </w:r>
      <w:r w:rsidRPr="000061B6">
        <w:rPr>
          <w:sz w:val="20"/>
          <w:szCs w:val="20"/>
          <w:lang w:val="en-GB"/>
        </w:rPr>
        <w:t>check</w:t>
      </w:r>
    </w:p>
  </w:comment>
  <w:comment w:id="38" w:author="Lisa Paulsen" w:date="2025-10-09T11:47:00Z" w:initials="LP">
    <w:p w14:paraId="12FA5C90" w14:textId="77777777" w:rsidR="000061B6" w:rsidRPr="00D1540E" w:rsidRDefault="000061B6" w:rsidP="004C2162">
      <w:pPr>
        <w:jc w:val="left"/>
        <w:rPr>
          <w:lang w:val="en-US"/>
        </w:rPr>
      </w:pPr>
      <w:r>
        <w:rPr>
          <w:rStyle w:val="Kommentarzeichen"/>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1" w:author="Lisa Paulsen" w:date="2025-09-27T14:00:00Z" w:initials="LP">
    <w:p w14:paraId="5C10ACCA" w14:textId="78A008D6" w:rsidR="000061B6" w:rsidRPr="00D1540E" w:rsidRDefault="000061B6" w:rsidP="0052712F">
      <w:pPr>
        <w:jc w:val="left"/>
        <w:rPr>
          <w:lang w:val="en-US"/>
        </w:rPr>
      </w:pPr>
      <w:r>
        <w:rPr>
          <w:rStyle w:val="Kommentarzeichen"/>
        </w:rPr>
        <w:annotationRef/>
      </w:r>
      <w:r w:rsidRPr="00D1540E">
        <w:rPr>
          <w:sz w:val="20"/>
          <w:szCs w:val="20"/>
          <w:lang w:val="en-US"/>
        </w:rPr>
        <w:t xml:space="preserve">mayber not -&gt; lokk. if parametric testing </w:t>
      </w:r>
    </w:p>
  </w:comment>
  <w:comment w:id="42" w:author="Lisa Paulsen" w:date="2025-10-09T16:39:00Z" w:initials="LP">
    <w:p w14:paraId="53E63737" w14:textId="77777777" w:rsidR="000061B6" w:rsidRPr="00D1540E" w:rsidRDefault="000061B6" w:rsidP="00922207">
      <w:pPr>
        <w:jc w:val="left"/>
        <w:rPr>
          <w:lang w:val="en-US"/>
        </w:rPr>
      </w:pPr>
      <w:r>
        <w:rPr>
          <w:rStyle w:val="Kommentarzeichen"/>
        </w:rPr>
        <w:annotationRef/>
      </w:r>
      <w:r w:rsidRPr="00D1540E">
        <w:rPr>
          <w:sz w:val="20"/>
          <w:szCs w:val="20"/>
          <w:lang w:val="en-US"/>
        </w:rPr>
        <w:t xml:space="preserve">thinking about leaving Pz out here bc I have no real reason as to why this is any indication </w:t>
      </w:r>
    </w:p>
  </w:comment>
  <w:comment w:id="71" w:author="Lisa Paulsen" w:date="2025-10-21T15:37:00Z" w:initials="LP">
    <w:p w14:paraId="48492072" w14:textId="77777777" w:rsidR="000061B6" w:rsidRDefault="000061B6" w:rsidP="00CB3658">
      <w:pPr>
        <w:jc w:val="left"/>
      </w:pPr>
      <w:r>
        <w:rPr>
          <w:rStyle w:val="Kommentarzeichen"/>
        </w:rPr>
        <w:annotationRef/>
      </w:r>
      <w:r>
        <w:rPr>
          <w:sz w:val="20"/>
          <w:szCs w:val="20"/>
        </w:rPr>
        <w:t xml:space="preserve">probs incorr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5FD5B5" w15:done="0"/>
  <w15:commentEx w15:paraId="0D6D8714" w15:done="0"/>
  <w15:commentEx w15:paraId="0031EE4C" w15:done="1"/>
  <w15:commentEx w15:paraId="0D4DF21B" w15:done="0"/>
  <w15:commentEx w15:paraId="12FA5C90" w15:done="0"/>
  <w15:commentEx w15:paraId="5C10ACCA" w15:done="1"/>
  <w15:commentEx w15:paraId="53E63737" w15:done="0"/>
  <w15:commentEx w15:paraId="484920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2D3B6BD0" w16cex:dateUtc="2025-10-21T15:58:00Z"/>
  <w16cex:commentExtensible w16cex:durableId="3E5AE131" w16cex:dateUtc="2025-10-09T09:47:00Z"/>
  <w16cex:commentExtensible w16cex:durableId="6A0BAB89" w16cex:dateUtc="2025-09-27T12:00:00Z"/>
  <w16cex:commentExtensible w16cex:durableId="1FDB7CB3" w16cex:dateUtc="2025-10-09T14:39:00Z"/>
  <w16cex:commentExtensible w16cex:durableId="62F75149" w16cex:dateUtc="2025-10-21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5FD5B5" w16cid:durableId="3EFE94E5"/>
  <w16cid:commentId w16cid:paraId="0D6D8714" w16cid:durableId="24284321"/>
  <w16cid:commentId w16cid:paraId="0031EE4C" w16cid:durableId="271B59D9"/>
  <w16cid:commentId w16cid:paraId="0D4DF21B" w16cid:durableId="2D3B6BD0"/>
  <w16cid:commentId w16cid:paraId="12FA5C90" w16cid:durableId="3E5AE131"/>
  <w16cid:commentId w16cid:paraId="5C10ACCA" w16cid:durableId="6A0BAB89"/>
  <w16cid:commentId w16cid:paraId="53E63737" w16cid:durableId="1FDB7CB3"/>
  <w16cid:commentId w16cid:paraId="48492072" w16cid:durableId="62F75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46EA4C" w14:textId="77777777" w:rsidR="000C0224" w:rsidRDefault="000C0224" w:rsidP="005948B8">
      <w:r>
        <w:separator/>
      </w:r>
    </w:p>
  </w:endnote>
  <w:endnote w:type="continuationSeparator" w:id="0">
    <w:p w14:paraId="4DBA15CF" w14:textId="77777777" w:rsidR="000C0224" w:rsidRDefault="000C0224"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MU Serif">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MU Serif Roman">
    <w:altName w:val="Mongolian Baiti"/>
    <w:charset w:val="00"/>
    <w:family w:val="auto"/>
    <w:pitch w:val="variable"/>
    <w:sig w:usb0="E10002FF" w:usb1="5201E9EB" w:usb2="02020004"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Oriya">
    <w:altName w:val="Kalinga"/>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99263381"/>
      <w:docPartObj>
        <w:docPartGallery w:val="Page Numbers (Bottom of Page)"/>
        <w:docPartUnique/>
      </w:docPartObj>
    </w:sdtPr>
    <w:sdtContent>
      <w:p w14:paraId="52FC45E6" w14:textId="6627195D" w:rsidR="000061B6" w:rsidRDefault="000061B6" w:rsidP="00862F4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1952D6C" w14:textId="77777777" w:rsidR="000061B6" w:rsidRDefault="000061B6" w:rsidP="005948B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767278510"/>
      <w:docPartObj>
        <w:docPartGallery w:val="Page Numbers (Bottom of Page)"/>
        <w:docPartUnique/>
      </w:docPartObj>
    </w:sdtPr>
    <w:sdtContent>
      <w:p w14:paraId="18BD416F" w14:textId="24AE9CC9" w:rsidR="000061B6" w:rsidRDefault="000061B6" w:rsidP="005948B8">
        <w:pPr>
          <w:pStyle w:val="Fuzeile"/>
          <w:framePr w:wrap="none" w:vAnchor="text" w:hAnchor="page" w:x="5707" w:y="78"/>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2498E606" w14:textId="77777777" w:rsidR="000061B6" w:rsidRDefault="000061B6" w:rsidP="005948B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704B33" w14:textId="77777777" w:rsidR="000C0224" w:rsidRDefault="000C0224" w:rsidP="005948B8">
      <w:r>
        <w:separator/>
      </w:r>
    </w:p>
  </w:footnote>
  <w:footnote w:type="continuationSeparator" w:id="0">
    <w:p w14:paraId="3A8833C7" w14:textId="77777777" w:rsidR="000C0224" w:rsidRDefault="000C0224"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F11A0" w14:textId="3C15BE01" w:rsidR="000061B6" w:rsidRDefault="000061B6">
    <w:pPr>
      <w:pStyle w:val="Kopfzeile"/>
    </w:pPr>
    <w:r w:rsidRPr="00F54D2D">
      <w:t>Head and Heart</w:t>
    </w:r>
    <w:r>
      <w:tab/>
    </w:r>
    <w:r>
      <w:tab/>
      <w:t>Paulsen</w:t>
    </w:r>
  </w:p>
  <w:p w14:paraId="6B1F64E3" w14:textId="22926ECB" w:rsidR="000061B6" w:rsidRPr="005948B8" w:rsidRDefault="000061B6">
    <w:pPr>
      <w:pStyle w:val="Kopfzeile"/>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berschrift1"/>
      <w:lvlText w:val="%1."/>
      <w:lvlJc w:val="left"/>
      <w:pPr>
        <w:ind w:left="360" w:hanging="360"/>
      </w:pPr>
    </w:lvl>
    <w:lvl w:ilvl="1">
      <w:start w:val="1"/>
      <w:numFmt w:val="decimal"/>
      <w:pStyle w:val="berschrift2"/>
      <w:lvlText w:val="%1.%2."/>
      <w:lvlJc w:val="left"/>
      <w:pPr>
        <w:ind w:left="792"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0"/>
  </w:num>
  <w:num w:numId="3">
    <w:abstractNumId w:val="10"/>
  </w:num>
  <w:num w:numId="4">
    <w:abstractNumId w:val="5"/>
  </w:num>
  <w:num w:numId="5">
    <w:abstractNumId w:val="15"/>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16"/>
  </w:num>
  <w:num w:numId="9">
    <w:abstractNumId w:val="11"/>
  </w:num>
  <w:num w:numId="10">
    <w:abstractNumId w:val="2"/>
  </w:num>
  <w:num w:numId="11">
    <w:abstractNumId w:val="13"/>
  </w:num>
  <w:num w:numId="12">
    <w:abstractNumId w:val="3"/>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12"/>
  </w:num>
  <w:num w:numId="18">
    <w:abstractNumId w:val="8"/>
  </w:num>
  <w:num w:numId="19">
    <w:abstractNumId w:val="1"/>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6D20"/>
    <w:rsid w:val="000238CC"/>
    <w:rsid w:val="00043E44"/>
    <w:rsid w:val="000508B0"/>
    <w:rsid w:val="00050C47"/>
    <w:rsid w:val="00052D98"/>
    <w:rsid w:val="00060C7D"/>
    <w:rsid w:val="00065A90"/>
    <w:rsid w:val="00080083"/>
    <w:rsid w:val="000845B3"/>
    <w:rsid w:val="0008484F"/>
    <w:rsid w:val="000B1DB6"/>
    <w:rsid w:val="000C0224"/>
    <w:rsid w:val="000C1B2A"/>
    <w:rsid w:val="000C424A"/>
    <w:rsid w:val="000D1D40"/>
    <w:rsid w:val="000D5EF8"/>
    <w:rsid w:val="000E31EA"/>
    <w:rsid w:val="000F10CA"/>
    <w:rsid w:val="001015CF"/>
    <w:rsid w:val="00101D08"/>
    <w:rsid w:val="00103A2A"/>
    <w:rsid w:val="00104A7D"/>
    <w:rsid w:val="00124312"/>
    <w:rsid w:val="00127750"/>
    <w:rsid w:val="001334E9"/>
    <w:rsid w:val="00133CCD"/>
    <w:rsid w:val="00137964"/>
    <w:rsid w:val="001501CC"/>
    <w:rsid w:val="00152193"/>
    <w:rsid w:val="001555A2"/>
    <w:rsid w:val="0015707B"/>
    <w:rsid w:val="00160228"/>
    <w:rsid w:val="00164FEB"/>
    <w:rsid w:val="001651E4"/>
    <w:rsid w:val="00166440"/>
    <w:rsid w:val="001703D0"/>
    <w:rsid w:val="001729AA"/>
    <w:rsid w:val="00174A93"/>
    <w:rsid w:val="00175A94"/>
    <w:rsid w:val="00181A3F"/>
    <w:rsid w:val="001872F1"/>
    <w:rsid w:val="00187C37"/>
    <w:rsid w:val="001B100F"/>
    <w:rsid w:val="001C0AB7"/>
    <w:rsid w:val="001C67D5"/>
    <w:rsid w:val="001D58DE"/>
    <w:rsid w:val="001E7867"/>
    <w:rsid w:val="001E7A11"/>
    <w:rsid w:val="001F110C"/>
    <w:rsid w:val="00221626"/>
    <w:rsid w:val="002272AE"/>
    <w:rsid w:val="00233D16"/>
    <w:rsid w:val="00234ABC"/>
    <w:rsid w:val="00241882"/>
    <w:rsid w:val="00243FA5"/>
    <w:rsid w:val="00251AC5"/>
    <w:rsid w:val="00257A27"/>
    <w:rsid w:val="00260C0D"/>
    <w:rsid w:val="00260CE9"/>
    <w:rsid w:val="00264550"/>
    <w:rsid w:val="00264644"/>
    <w:rsid w:val="00271DDC"/>
    <w:rsid w:val="00281EE2"/>
    <w:rsid w:val="002901A6"/>
    <w:rsid w:val="00294E08"/>
    <w:rsid w:val="00295BE9"/>
    <w:rsid w:val="00295FFF"/>
    <w:rsid w:val="002973A0"/>
    <w:rsid w:val="002A06F0"/>
    <w:rsid w:val="002A599C"/>
    <w:rsid w:val="002B47A3"/>
    <w:rsid w:val="002C2D49"/>
    <w:rsid w:val="002C2F18"/>
    <w:rsid w:val="002C2FBA"/>
    <w:rsid w:val="002D1504"/>
    <w:rsid w:val="002D2CC0"/>
    <w:rsid w:val="002D76DC"/>
    <w:rsid w:val="002D7A35"/>
    <w:rsid w:val="002E4522"/>
    <w:rsid w:val="002E537F"/>
    <w:rsid w:val="002E5E15"/>
    <w:rsid w:val="002F02CD"/>
    <w:rsid w:val="002F09AC"/>
    <w:rsid w:val="002F0B93"/>
    <w:rsid w:val="002F7A64"/>
    <w:rsid w:val="00302C52"/>
    <w:rsid w:val="00312631"/>
    <w:rsid w:val="00312B99"/>
    <w:rsid w:val="00313F56"/>
    <w:rsid w:val="0031414F"/>
    <w:rsid w:val="00324DA9"/>
    <w:rsid w:val="0032503D"/>
    <w:rsid w:val="00326670"/>
    <w:rsid w:val="00331D63"/>
    <w:rsid w:val="0033361D"/>
    <w:rsid w:val="00340076"/>
    <w:rsid w:val="00343201"/>
    <w:rsid w:val="00347489"/>
    <w:rsid w:val="00355F78"/>
    <w:rsid w:val="00357049"/>
    <w:rsid w:val="00363613"/>
    <w:rsid w:val="00381521"/>
    <w:rsid w:val="00384D93"/>
    <w:rsid w:val="00385495"/>
    <w:rsid w:val="0039362C"/>
    <w:rsid w:val="003A5C86"/>
    <w:rsid w:val="003A5DD9"/>
    <w:rsid w:val="003A7E7D"/>
    <w:rsid w:val="003B0FF7"/>
    <w:rsid w:val="003B303E"/>
    <w:rsid w:val="003B4CC6"/>
    <w:rsid w:val="003B6B99"/>
    <w:rsid w:val="003C0764"/>
    <w:rsid w:val="003D0EF1"/>
    <w:rsid w:val="003D38FE"/>
    <w:rsid w:val="003D7B9C"/>
    <w:rsid w:val="003E219D"/>
    <w:rsid w:val="003E4154"/>
    <w:rsid w:val="003E654C"/>
    <w:rsid w:val="003F0B8F"/>
    <w:rsid w:val="003F544C"/>
    <w:rsid w:val="00401B19"/>
    <w:rsid w:val="00401B67"/>
    <w:rsid w:val="00406BF7"/>
    <w:rsid w:val="00411295"/>
    <w:rsid w:val="00412524"/>
    <w:rsid w:val="00412B3F"/>
    <w:rsid w:val="00415DA6"/>
    <w:rsid w:val="0042358B"/>
    <w:rsid w:val="00423E1D"/>
    <w:rsid w:val="00445F28"/>
    <w:rsid w:val="00451AA7"/>
    <w:rsid w:val="00454723"/>
    <w:rsid w:val="00460053"/>
    <w:rsid w:val="0046601A"/>
    <w:rsid w:val="004721CF"/>
    <w:rsid w:val="0048142C"/>
    <w:rsid w:val="00481E4B"/>
    <w:rsid w:val="00486AE5"/>
    <w:rsid w:val="004A47AF"/>
    <w:rsid w:val="004B0EC5"/>
    <w:rsid w:val="004B0FDE"/>
    <w:rsid w:val="004B5048"/>
    <w:rsid w:val="004C2162"/>
    <w:rsid w:val="004C3E4C"/>
    <w:rsid w:val="004D23EA"/>
    <w:rsid w:val="004E1F41"/>
    <w:rsid w:val="004E25B4"/>
    <w:rsid w:val="0050790B"/>
    <w:rsid w:val="00507B0E"/>
    <w:rsid w:val="00507DE4"/>
    <w:rsid w:val="00520664"/>
    <w:rsid w:val="00522B43"/>
    <w:rsid w:val="00523731"/>
    <w:rsid w:val="0052712F"/>
    <w:rsid w:val="00533D8B"/>
    <w:rsid w:val="00535AD0"/>
    <w:rsid w:val="005458F9"/>
    <w:rsid w:val="0055688A"/>
    <w:rsid w:val="0056158B"/>
    <w:rsid w:val="005642B5"/>
    <w:rsid w:val="00570B88"/>
    <w:rsid w:val="00583517"/>
    <w:rsid w:val="005858B2"/>
    <w:rsid w:val="005948B8"/>
    <w:rsid w:val="005962A5"/>
    <w:rsid w:val="005B19CE"/>
    <w:rsid w:val="005B25C5"/>
    <w:rsid w:val="005C338F"/>
    <w:rsid w:val="005C452C"/>
    <w:rsid w:val="005C4876"/>
    <w:rsid w:val="005C612D"/>
    <w:rsid w:val="005C7002"/>
    <w:rsid w:val="005C7EA6"/>
    <w:rsid w:val="005D34B0"/>
    <w:rsid w:val="005D3D3A"/>
    <w:rsid w:val="005D40D5"/>
    <w:rsid w:val="005D61D9"/>
    <w:rsid w:val="005D7A94"/>
    <w:rsid w:val="005E1FD0"/>
    <w:rsid w:val="005E2660"/>
    <w:rsid w:val="005E7575"/>
    <w:rsid w:val="005F2F1C"/>
    <w:rsid w:val="005F4E83"/>
    <w:rsid w:val="005F75DE"/>
    <w:rsid w:val="006014F6"/>
    <w:rsid w:val="00602D6B"/>
    <w:rsid w:val="00602E36"/>
    <w:rsid w:val="00607AAA"/>
    <w:rsid w:val="00607F0E"/>
    <w:rsid w:val="006121BB"/>
    <w:rsid w:val="006141ED"/>
    <w:rsid w:val="00615E83"/>
    <w:rsid w:val="006208FB"/>
    <w:rsid w:val="00624212"/>
    <w:rsid w:val="00635F56"/>
    <w:rsid w:val="00642B07"/>
    <w:rsid w:val="00642E57"/>
    <w:rsid w:val="00650FCB"/>
    <w:rsid w:val="006522DA"/>
    <w:rsid w:val="0065387F"/>
    <w:rsid w:val="0066255D"/>
    <w:rsid w:val="00663CC1"/>
    <w:rsid w:val="00667DE7"/>
    <w:rsid w:val="006718DD"/>
    <w:rsid w:val="00673A3D"/>
    <w:rsid w:val="0068278D"/>
    <w:rsid w:val="0068630C"/>
    <w:rsid w:val="006972FE"/>
    <w:rsid w:val="006A1916"/>
    <w:rsid w:val="006A1A3D"/>
    <w:rsid w:val="006B2887"/>
    <w:rsid w:val="006C358C"/>
    <w:rsid w:val="006C3FFF"/>
    <w:rsid w:val="006C4139"/>
    <w:rsid w:val="006D00F3"/>
    <w:rsid w:val="006D2FDB"/>
    <w:rsid w:val="006D3670"/>
    <w:rsid w:val="006E3FC6"/>
    <w:rsid w:val="006E5EC5"/>
    <w:rsid w:val="006E79F2"/>
    <w:rsid w:val="0070198C"/>
    <w:rsid w:val="0070429E"/>
    <w:rsid w:val="00705BE1"/>
    <w:rsid w:val="0071126D"/>
    <w:rsid w:val="007139E5"/>
    <w:rsid w:val="00715AFE"/>
    <w:rsid w:val="00720C7E"/>
    <w:rsid w:val="00726283"/>
    <w:rsid w:val="0072692D"/>
    <w:rsid w:val="007275E7"/>
    <w:rsid w:val="00737610"/>
    <w:rsid w:val="00743E73"/>
    <w:rsid w:val="0074476D"/>
    <w:rsid w:val="00752443"/>
    <w:rsid w:val="00753C1A"/>
    <w:rsid w:val="007627F9"/>
    <w:rsid w:val="00793B86"/>
    <w:rsid w:val="007A0C17"/>
    <w:rsid w:val="007A2F3E"/>
    <w:rsid w:val="007C69D3"/>
    <w:rsid w:val="007D124B"/>
    <w:rsid w:val="007D4A9F"/>
    <w:rsid w:val="007D4D97"/>
    <w:rsid w:val="007D6BF3"/>
    <w:rsid w:val="007D7305"/>
    <w:rsid w:val="007D735E"/>
    <w:rsid w:val="007E0ADC"/>
    <w:rsid w:val="007E2003"/>
    <w:rsid w:val="007E5855"/>
    <w:rsid w:val="007E590F"/>
    <w:rsid w:val="007F4781"/>
    <w:rsid w:val="007F56C6"/>
    <w:rsid w:val="008061BA"/>
    <w:rsid w:val="008152AD"/>
    <w:rsid w:val="00815474"/>
    <w:rsid w:val="00816E71"/>
    <w:rsid w:val="00840BF4"/>
    <w:rsid w:val="0084517B"/>
    <w:rsid w:val="00846A2D"/>
    <w:rsid w:val="008502D4"/>
    <w:rsid w:val="00862F4F"/>
    <w:rsid w:val="00866703"/>
    <w:rsid w:val="00876822"/>
    <w:rsid w:val="00883B19"/>
    <w:rsid w:val="00890030"/>
    <w:rsid w:val="008947A1"/>
    <w:rsid w:val="008A07DF"/>
    <w:rsid w:val="008B6622"/>
    <w:rsid w:val="008B6F87"/>
    <w:rsid w:val="008C16D5"/>
    <w:rsid w:val="008C318E"/>
    <w:rsid w:val="008C6704"/>
    <w:rsid w:val="008D0B0D"/>
    <w:rsid w:val="008D4D6F"/>
    <w:rsid w:val="008E3843"/>
    <w:rsid w:val="008F3EED"/>
    <w:rsid w:val="008F6567"/>
    <w:rsid w:val="00904D67"/>
    <w:rsid w:val="00907137"/>
    <w:rsid w:val="00911D07"/>
    <w:rsid w:val="00913770"/>
    <w:rsid w:val="00922207"/>
    <w:rsid w:val="00926C12"/>
    <w:rsid w:val="00934C0D"/>
    <w:rsid w:val="009368B8"/>
    <w:rsid w:val="009400C9"/>
    <w:rsid w:val="00941DF1"/>
    <w:rsid w:val="00944C9A"/>
    <w:rsid w:val="00945723"/>
    <w:rsid w:val="00951C27"/>
    <w:rsid w:val="00955F19"/>
    <w:rsid w:val="00967BFC"/>
    <w:rsid w:val="00974C60"/>
    <w:rsid w:val="00976E60"/>
    <w:rsid w:val="00982532"/>
    <w:rsid w:val="00984977"/>
    <w:rsid w:val="00986148"/>
    <w:rsid w:val="00991D42"/>
    <w:rsid w:val="009A00C6"/>
    <w:rsid w:val="009A3A99"/>
    <w:rsid w:val="009A4911"/>
    <w:rsid w:val="009B3AAD"/>
    <w:rsid w:val="009C0E1B"/>
    <w:rsid w:val="009C48E1"/>
    <w:rsid w:val="009C788A"/>
    <w:rsid w:val="009D36C5"/>
    <w:rsid w:val="009D59CD"/>
    <w:rsid w:val="009D601A"/>
    <w:rsid w:val="009E3D63"/>
    <w:rsid w:val="009E4C23"/>
    <w:rsid w:val="009F3337"/>
    <w:rsid w:val="00A01AD1"/>
    <w:rsid w:val="00A03A86"/>
    <w:rsid w:val="00A05CEC"/>
    <w:rsid w:val="00A0662F"/>
    <w:rsid w:val="00A16DAD"/>
    <w:rsid w:val="00A215BE"/>
    <w:rsid w:val="00A23631"/>
    <w:rsid w:val="00A24953"/>
    <w:rsid w:val="00A309E1"/>
    <w:rsid w:val="00A34548"/>
    <w:rsid w:val="00A4238B"/>
    <w:rsid w:val="00A577BF"/>
    <w:rsid w:val="00A6032C"/>
    <w:rsid w:val="00A65798"/>
    <w:rsid w:val="00A8046C"/>
    <w:rsid w:val="00A82D61"/>
    <w:rsid w:val="00A86F33"/>
    <w:rsid w:val="00A90DB9"/>
    <w:rsid w:val="00A96D1E"/>
    <w:rsid w:val="00A97C30"/>
    <w:rsid w:val="00AA4F6E"/>
    <w:rsid w:val="00AA5DAE"/>
    <w:rsid w:val="00AC582E"/>
    <w:rsid w:val="00AC64F5"/>
    <w:rsid w:val="00AE1112"/>
    <w:rsid w:val="00AE3BFA"/>
    <w:rsid w:val="00AE7D07"/>
    <w:rsid w:val="00AF094D"/>
    <w:rsid w:val="00AF1310"/>
    <w:rsid w:val="00B00379"/>
    <w:rsid w:val="00B04415"/>
    <w:rsid w:val="00B069B3"/>
    <w:rsid w:val="00B13B1B"/>
    <w:rsid w:val="00B14549"/>
    <w:rsid w:val="00B22FEA"/>
    <w:rsid w:val="00B23689"/>
    <w:rsid w:val="00B25EE0"/>
    <w:rsid w:val="00B314ED"/>
    <w:rsid w:val="00B31800"/>
    <w:rsid w:val="00B400A5"/>
    <w:rsid w:val="00B4160C"/>
    <w:rsid w:val="00B53DA3"/>
    <w:rsid w:val="00B635C3"/>
    <w:rsid w:val="00B6693B"/>
    <w:rsid w:val="00B82B26"/>
    <w:rsid w:val="00B856F3"/>
    <w:rsid w:val="00BA2494"/>
    <w:rsid w:val="00BC7897"/>
    <w:rsid w:val="00BD2D2A"/>
    <w:rsid w:val="00BD53CA"/>
    <w:rsid w:val="00BE0332"/>
    <w:rsid w:val="00BE3F06"/>
    <w:rsid w:val="00C1616D"/>
    <w:rsid w:val="00C21C1F"/>
    <w:rsid w:val="00C21F24"/>
    <w:rsid w:val="00C3283A"/>
    <w:rsid w:val="00C335FB"/>
    <w:rsid w:val="00C36D4E"/>
    <w:rsid w:val="00C40ACF"/>
    <w:rsid w:val="00C54589"/>
    <w:rsid w:val="00C65D8A"/>
    <w:rsid w:val="00C7441F"/>
    <w:rsid w:val="00C753CF"/>
    <w:rsid w:val="00C8126B"/>
    <w:rsid w:val="00C815B6"/>
    <w:rsid w:val="00C82672"/>
    <w:rsid w:val="00C9277E"/>
    <w:rsid w:val="00C937E3"/>
    <w:rsid w:val="00CA12A8"/>
    <w:rsid w:val="00CA204B"/>
    <w:rsid w:val="00CB3658"/>
    <w:rsid w:val="00CB7F75"/>
    <w:rsid w:val="00CD0432"/>
    <w:rsid w:val="00CD0F46"/>
    <w:rsid w:val="00CF01EC"/>
    <w:rsid w:val="00CF1EEA"/>
    <w:rsid w:val="00CF3C7F"/>
    <w:rsid w:val="00CF633F"/>
    <w:rsid w:val="00D01389"/>
    <w:rsid w:val="00D0228F"/>
    <w:rsid w:val="00D042E4"/>
    <w:rsid w:val="00D06C98"/>
    <w:rsid w:val="00D13C9A"/>
    <w:rsid w:val="00D1540E"/>
    <w:rsid w:val="00D214E4"/>
    <w:rsid w:val="00D23376"/>
    <w:rsid w:val="00D2371D"/>
    <w:rsid w:val="00D24383"/>
    <w:rsid w:val="00D33A7B"/>
    <w:rsid w:val="00D457EA"/>
    <w:rsid w:val="00D5040C"/>
    <w:rsid w:val="00D57DAD"/>
    <w:rsid w:val="00D629F3"/>
    <w:rsid w:val="00D64C35"/>
    <w:rsid w:val="00D74BC0"/>
    <w:rsid w:val="00D813C2"/>
    <w:rsid w:val="00D85419"/>
    <w:rsid w:val="00D90967"/>
    <w:rsid w:val="00DA7316"/>
    <w:rsid w:val="00DC3456"/>
    <w:rsid w:val="00DD515B"/>
    <w:rsid w:val="00DD6579"/>
    <w:rsid w:val="00DF07CD"/>
    <w:rsid w:val="00DF5E33"/>
    <w:rsid w:val="00E006DB"/>
    <w:rsid w:val="00E12478"/>
    <w:rsid w:val="00E16A6B"/>
    <w:rsid w:val="00E22FCA"/>
    <w:rsid w:val="00E261D8"/>
    <w:rsid w:val="00E26817"/>
    <w:rsid w:val="00E36699"/>
    <w:rsid w:val="00E42658"/>
    <w:rsid w:val="00E455CD"/>
    <w:rsid w:val="00E65BEE"/>
    <w:rsid w:val="00E70D1B"/>
    <w:rsid w:val="00E80C7A"/>
    <w:rsid w:val="00E814FF"/>
    <w:rsid w:val="00E846FE"/>
    <w:rsid w:val="00E93EFF"/>
    <w:rsid w:val="00E94562"/>
    <w:rsid w:val="00EA55BD"/>
    <w:rsid w:val="00EA6B08"/>
    <w:rsid w:val="00EB05EF"/>
    <w:rsid w:val="00EB0C3D"/>
    <w:rsid w:val="00EB7432"/>
    <w:rsid w:val="00EC7D8B"/>
    <w:rsid w:val="00ED3015"/>
    <w:rsid w:val="00EE085C"/>
    <w:rsid w:val="00EF18B2"/>
    <w:rsid w:val="00EF1D65"/>
    <w:rsid w:val="00EF2256"/>
    <w:rsid w:val="00EF4A99"/>
    <w:rsid w:val="00F006EF"/>
    <w:rsid w:val="00F05FDF"/>
    <w:rsid w:val="00F12C08"/>
    <w:rsid w:val="00F1637B"/>
    <w:rsid w:val="00F35564"/>
    <w:rsid w:val="00F35614"/>
    <w:rsid w:val="00F3642D"/>
    <w:rsid w:val="00F36B87"/>
    <w:rsid w:val="00F44312"/>
    <w:rsid w:val="00F443CA"/>
    <w:rsid w:val="00F53638"/>
    <w:rsid w:val="00F54D2D"/>
    <w:rsid w:val="00F55738"/>
    <w:rsid w:val="00F6228F"/>
    <w:rsid w:val="00F622DA"/>
    <w:rsid w:val="00F637A0"/>
    <w:rsid w:val="00F65F1C"/>
    <w:rsid w:val="00F707CC"/>
    <w:rsid w:val="00F70CB7"/>
    <w:rsid w:val="00F72568"/>
    <w:rsid w:val="00F73E18"/>
    <w:rsid w:val="00F820A7"/>
    <w:rsid w:val="00F8242A"/>
    <w:rsid w:val="00F842FE"/>
    <w:rsid w:val="00F84477"/>
    <w:rsid w:val="00F862D7"/>
    <w:rsid w:val="00F946A6"/>
    <w:rsid w:val="00FA2B6B"/>
    <w:rsid w:val="00FB6112"/>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B7F75"/>
    <w:pPr>
      <w:spacing w:line="480" w:lineRule="auto"/>
      <w:jc w:val="both"/>
    </w:pPr>
    <w:rPr>
      <w:rFonts w:ascii="CMU Serif Roman" w:hAnsi="CMU Serif Roman"/>
    </w:rPr>
  </w:style>
  <w:style w:type="paragraph" w:styleId="berschrift1">
    <w:name w:val="heading 1"/>
    <w:basedOn w:val="Standard"/>
    <w:next w:val="Standard"/>
    <w:link w:val="berschrift1Zchn"/>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berschrift2">
    <w:name w:val="heading 2"/>
    <w:basedOn w:val="Standard"/>
    <w:next w:val="Standard"/>
    <w:link w:val="berschrift2Zchn"/>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berschrift3">
    <w:name w:val="heading 3"/>
    <w:basedOn w:val="Standard"/>
    <w:next w:val="Standard"/>
    <w:link w:val="berschrift3Zchn"/>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berschrift4">
    <w:name w:val="heading 4"/>
    <w:basedOn w:val="Standard"/>
    <w:next w:val="Standard"/>
    <w:link w:val="berschrift4Zchn"/>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11295"/>
    <w:rPr>
      <w:rFonts w:ascii="CMU Serif Roman" w:eastAsiaTheme="majorEastAsia" w:hAnsi="CMU Serif Roman" w:cstheme="majorBidi"/>
      <w:color w:val="000000" w:themeColor="text1"/>
      <w:sz w:val="40"/>
      <w:szCs w:val="40"/>
    </w:rPr>
  </w:style>
  <w:style w:type="character" w:customStyle="1" w:styleId="berschrift2Zchn">
    <w:name w:val="Überschrift 2 Zchn"/>
    <w:basedOn w:val="Absatz-Standardschriftart"/>
    <w:link w:val="berschrift2"/>
    <w:uiPriority w:val="9"/>
    <w:rsid w:val="005C7EA6"/>
    <w:rPr>
      <w:rFonts w:ascii="CMU Serif Roman" w:eastAsiaTheme="majorEastAsia" w:hAnsi="CMU Serif Roman" w:cstheme="majorBidi"/>
      <w:color w:val="000000" w:themeColor="text1"/>
      <w:sz w:val="32"/>
      <w:szCs w:val="32"/>
    </w:rPr>
  </w:style>
  <w:style w:type="character" w:customStyle="1" w:styleId="berschrift3Zchn">
    <w:name w:val="Überschrift 3 Zchn"/>
    <w:basedOn w:val="Absatz-Standardschriftart"/>
    <w:link w:val="berschrift3"/>
    <w:uiPriority w:val="9"/>
    <w:rsid w:val="005C7EA6"/>
    <w:rPr>
      <w:rFonts w:ascii="CMU Serif Roman" w:eastAsiaTheme="majorEastAsia" w:hAnsi="CMU Serif Roman" w:cstheme="majorBidi"/>
      <w:color w:val="000000" w:themeColor="text1"/>
      <w:sz w:val="28"/>
      <w:szCs w:val="28"/>
    </w:rPr>
  </w:style>
  <w:style w:type="character" w:customStyle="1" w:styleId="berschrift4Zchn">
    <w:name w:val="Überschrift 4 Zchn"/>
    <w:basedOn w:val="Absatz-Standardschriftart"/>
    <w:link w:val="berschrift4"/>
    <w:uiPriority w:val="9"/>
    <w:semiHidden/>
    <w:rsid w:val="00CD0F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D0F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D0F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D0F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D0F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D0F46"/>
    <w:rPr>
      <w:rFonts w:eastAsiaTheme="majorEastAsia" w:cstheme="majorBidi"/>
      <w:color w:val="272727" w:themeColor="text1" w:themeTint="D8"/>
    </w:rPr>
  </w:style>
  <w:style w:type="paragraph" w:styleId="Titel">
    <w:name w:val="Title"/>
    <w:basedOn w:val="Standard"/>
    <w:next w:val="Standard"/>
    <w:link w:val="TitelZchn"/>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D0F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D0F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D0F46"/>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D0F46"/>
    <w:rPr>
      <w:i/>
      <w:iCs/>
      <w:color w:val="404040" w:themeColor="text1" w:themeTint="BF"/>
    </w:rPr>
  </w:style>
  <w:style w:type="paragraph" w:styleId="Listenabsatz">
    <w:name w:val="List Paragraph"/>
    <w:basedOn w:val="Standard"/>
    <w:uiPriority w:val="34"/>
    <w:qFormat/>
    <w:rsid w:val="00CD0F46"/>
    <w:pPr>
      <w:ind w:left="720"/>
      <w:contextualSpacing/>
    </w:pPr>
  </w:style>
  <w:style w:type="character" w:styleId="IntensiveHervorhebung">
    <w:name w:val="Intense Emphasis"/>
    <w:basedOn w:val="Absatz-Standardschriftart"/>
    <w:uiPriority w:val="21"/>
    <w:qFormat/>
    <w:rsid w:val="00CD0F46"/>
    <w:rPr>
      <w:i/>
      <w:iCs/>
      <w:color w:val="0F4761" w:themeColor="accent1" w:themeShade="BF"/>
    </w:rPr>
  </w:style>
  <w:style w:type="paragraph" w:styleId="IntensivesZitat">
    <w:name w:val="Intense Quote"/>
    <w:basedOn w:val="Standard"/>
    <w:next w:val="Standard"/>
    <w:link w:val="IntensivesZitatZchn"/>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D0F46"/>
    <w:rPr>
      <w:i/>
      <w:iCs/>
      <w:color w:val="0F4761" w:themeColor="accent1" w:themeShade="BF"/>
    </w:rPr>
  </w:style>
  <w:style w:type="character" w:styleId="IntensiverVerweis">
    <w:name w:val="Intense Reference"/>
    <w:basedOn w:val="Absatz-Standardschriftart"/>
    <w:uiPriority w:val="32"/>
    <w:qFormat/>
    <w:rsid w:val="00CD0F46"/>
    <w:rPr>
      <w:b/>
      <w:bCs/>
      <w:smallCaps/>
      <w:color w:val="0F4761" w:themeColor="accent1" w:themeShade="BF"/>
      <w:spacing w:val="5"/>
    </w:rPr>
  </w:style>
  <w:style w:type="paragraph" w:customStyle="1" w:styleId="HeadingTitle">
    <w:name w:val="Heading_Title"/>
    <w:basedOn w:val="berschrift1"/>
    <w:next w:val="Standard"/>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ellenraster">
    <w:name w:val="Table Grid"/>
    <w:basedOn w:val="NormaleTabelle"/>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947A1"/>
    <w:pPr>
      <w:spacing w:after="200"/>
    </w:pPr>
    <w:rPr>
      <w:i/>
      <w:iCs/>
      <w:color w:val="0E2841" w:themeColor="text2"/>
      <w:sz w:val="18"/>
      <w:szCs w:val="18"/>
    </w:rPr>
  </w:style>
  <w:style w:type="paragraph" w:styleId="StandardWeb">
    <w:name w:val="Normal (Web)"/>
    <w:basedOn w:val="Standard"/>
    <w:uiPriority w:val="99"/>
    <w:semiHidden/>
    <w:unhideWhenUsed/>
    <w:rsid w:val="00C36D4E"/>
    <w:rPr>
      <w:rFonts w:ascii="Times New Roman" w:hAnsi="Times New Roman" w:cs="Times New Roman"/>
    </w:rPr>
  </w:style>
  <w:style w:type="character" w:styleId="Kommentarzeichen">
    <w:name w:val="annotation reference"/>
    <w:basedOn w:val="Absatz-Standardschriftart"/>
    <w:uiPriority w:val="99"/>
    <w:semiHidden/>
    <w:unhideWhenUsed/>
    <w:rsid w:val="00C36D4E"/>
    <w:rPr>
      <w:sz w:val="16"/>
      <w:szCs w:val="16"/>
    </w:rPr>
  </w:style>
  <w:style w:type="paragraph" w:styleId="Kommentartext">
    <w:name w:val="annotation text"/>
    <w:basedOn w:val="Standard"/>
    <w:link w:val="KommentartextZchn"/>
    <w:uiPriority w:val="99"/>
    <w:semiHidden/>
    <w:unhideWhenUsed/>
    <w:rsid w:val="00C36D4E"/>
    <w:rPr>
      <w:sz w:val="20"/>
      <w:szCs w:val="20"/>
    </w:rPr>
  </w:style>
  <w:style w:type="character" w:customStyle="1" w:styleId="KommentartextZchn">
    <w:name w:val="Kommentartext Zchn"/>
    <w:basedOn w:val="Absatz-Standardschriftart"/>
    <w:link w:val="Kommentartext"/>
    <w:uiPriority w:val="99"/>
    <w:semiHidden/>
    <w:rsid w:val="00C36D4E"/>
    <w:rPr>
      <w:rFonts w:ascii="CMU Serif Roman" w:hAnsi="CMU Serif Roman"/>
      <w:sz w:val="20"/>
      <w:szCs w:val="20"/>
    </w:rPr>
  </w:style>
  <w:style w:type="paragraph" w:styleId="Kommentarthema">
    <w:name w:val="annotation subject"/>
    <w:basedOn w:val="Kommentartext"/>
    <w:next w:val="Kommentartext"/>
    <w:link w:val="KommentarthemaZchn"/>
    <w:uiPriority w:val="99"/>
    <w:semiHidden/>
    <w:unhideWhenUsed/>
    <w:rsid w:val="00C36D4E"/>
    <w:rPr>
      <w:b/>
      <w:bCs/>
    </w:rPr>
  </w:style>
  <w:style w:type="character" w:customStyle="1" w:styleId="KommentarthemaZchn">
    <w:name w:val="Kommentarthema Zchn"/>
    <w:basedOn w:val="KommentartextZchn"/>
    <w:link w:val="Kommentarthema"/>
    <w:uiPriority w:val="99"/>
    <w:semiHidden/>
    <w:rsid w:val="00C36D4E"/>
    <w:rPr>
      <w:rFonts w:ascii="CMU Serif Roman" w:hAnsi="CMU Serif Roman"/>
      <w:b/>
      <w:bCs/>
      <w:sz w:val="20"/>
      <w:szCs w:val="20"/>
    </w:rPr>
  </w:style>
  <w:style w:type="paragraph" w:styleId="Fuzeile">
    <w:name w:val="footer"/>
    <w:basedOn w:val="Standard"/>
    <w:link w:val="FuzeileZchn"/>
    <w:uiPriority w:val="99"/>
    <w:unhideWhenUsed/>
    <w:rsid w:val="005948B8"/>
    <w:pPr>
      <w:tabs>
        <w:tab w:val="center" w:pos="4513"/>
        <w:tab w:val="right" w:pos="9026"/>
      </w:tabs>
    </w:pPr>
  </w:style>
  <w:style w:type="character" w:customStyle="1" w:styleId="FuzeileZchn">
    <w:name w:val="Fußzeile Zchn"/>
    <w:basedOn w:val="Absatz-Standardschriftart"/>
    <w:link w:val="Fuzeile"/>
    <w:uiPriority w:val="99"/>
    <w:rsid w:val="005948B8"/>
    <w:rPr>
      <w:rFonts w:ascii="CMU Serif Roman" w:hAnsi="CMU Serif Roman"/>
    </w:rPr>
  </w:style>
  <w:style w:type="character" w:styleId="Seitenzahl">
    <w:name w:val="page number"/>
    <w:basedOn w:val="Absatz-Standardschriftart"/>
    <w:uiPriority w:val="99"/>
    <w:semiHidden/>
    <w:unhideWhenUsed/>
    <w:rsid w:val="005948B8"/>
  </w:style>
  <w:style w:type="paragraph" w:styleId="Kopfzeile">
    <w:name w:val="header"/>
    <w:basedOn w:val="Standard"/>
    <w:link w:val="KopfzeileZchn"/>
    <w:uiPriority w:val="99"/>
    <w:unhideWhenUsed/>
    <w:rsid w:val="005948B8"/>
    <w:pPr>
      <w:tabs>
        <w:tab w:val="center" w:pos="4513"/>
        <w:tab w:val="right" w:pos="9026"/>
      </w:tabs>
    </w:pPr>
  </w:style>
  <w:style w:type="character" w:customStyle="1" w:styleId="KopfzeileZchn">
    <w:name w:val="Kopfzeile Zchn"/>
    <w:basedOn w:val="Absatz-Standardschriftart"/>
    <w:link w:val="Kopfzeile"/>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Literaturverzeichnis">
    <w:name w:val="Bibliography"/>
    <w:basedOn w:val="Standard"/>
    <w:next w:val="Standard"/>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Verzeichnis3">
    <w:name w:val="toc 3"/>
    <w:basedOn w:val="Standard"/>
    <w:next w:val="Standard"/>
    <w:autoRedefine/>
    <w:uiPriority w:val="39"/>
    <w:unhideWhenUsed/>
    <w:rsid w:val="009C48E1"/>
    <w:pPr>
      <w:spacing w:line="360" w:lineRule="auto"/>
      <w:ind w:left="482"/>
    </w:pPr>
    <w:rPr>
      <w:i/>
    </w:rPr>
  </w:style>
  <w:style w:type="paragraph" w:styleId="Verzeichnis1">
    <w:name w:val="toc 1"/>
    <w:basedOn w:val="Standard"/>
    <w:next w:val="Standard"/>
    <w:autoRedefine/>
    <w:uiPriority w:val="39"/>
    <w:unhideWhenUsed/>
    <w:rsid w:val="009C48E1"/>
    <w:pPr>
      <w:spacing w:line="360" w:lineRule="auto"/>
    </w:pPr>
    <w:rPr>
      <w:b/>
    </w:rPr>
  </w:style>
  <w:style w:type="paragraph" w:styleId="Verzeichnis2">
    <w:name w:val="toc 2"/>
    <w:basedOn w:val="Standard"/>
    <w:next w:val="Standard"/>
    <w:autoRedefine/>
    <w:uiPriority w:val="39"/>
    <w:unhideWhenUsed/>
    <w:rsid w:val="009C48E1"/>
    <w:pPr>
      <w:tabs>
        <w:tab w:val="left" w:pos="960"/>
        <w:tab w:val="right" w:leader="dot" w:pos="9016"/>
      </w:tabs>
      <w:spacing w:line="360" w:lineRule="auto"/>
      <w:ind w:left="238"/>
    </w:pPr>
  </w:style>
  <w:style w:type="character" w:styleId="Hyperlink">
    <w:name w:val="Hyperlink"/>
    <w:basedOn w:val="Absatz-Standardschriftart"/>
    <w:uiPriority w:val="99"/>
    <w:unhideWhenUsed/>
    <w:rsid w:val="00DF5E33"/>
    <w:rPr>
      <w:color w:val="467886" w:themeColor="hyperlink"/>
      <w:u w:val="single"/>
    </w:rPr>
  </w:style>
  <w:style w:type="paragraph" w:styleId="Sprechblasentext">
    <w:name w:val="Balloon Text"/>
    <w:basedOn w:val="Standard"/>
    <w:link w:val="SprechblasentextZchn"/>
    <w:uiPriority w:val="99"/>
    <w:semiHidden/>
    <w:unhideWhenUsed/>
    <w:rsid w:val="00862F4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NichtaufgelsteErwhnung">
    <w:name w:val="Unresolved Mention"/>
    <w:basedOn w:val="Absatz-Standardschriftar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microsoft.com/office/2011/relationships/people" Target="people.xml"/><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hyperlink" Target="https://www.cell.com/heliyon/fulltext/S2405-8440%2823%2905084-3" TargetMode="External"/><Relationship Id="rId16" Type="http://schemas.openxmlformats.org/officeDocument/2006/relationships/image" Target="media/image6.png"/><Relationship Id="rId107" Type="http://schemas.openxmlformats.org/officeDocument/2006/relationships/image" Target="media/image97.png"/><Relationship Id="rId11" Type="http://schemas.openxmlformats.org/officeDocument/2006/relationships/comments" Target="comments.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header" Target="header1.xml"/><Relationship Id="rId118" Type="http://schemas.openxmlformats.org/officeDocument/2006/relationships/theme" Target="theme/theme1.xml"/><Relationship Id="rId80" Type="http://schemas.openxmlformats.org/officeDocument/2006/relationships/image" Target="media/image70.png"/><Relationship Id="rId85" Type="http://schemas.openxmlformats.org/officeDocument/2006/relationships/image" Target="media/image75.png"/><Relationship Id="rId12" Type="http://schemas.microsoft.com/office/2011/relationships/commentsExtended" Target="commentsExtended.xml"/><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footer" Target="footer1.xml"/><Relationship Id="rId119" Type="http://schemas.microsoft.com/office/2018/08/relationships/commentsExtensible" Target="commentsExtensible.xml"/><Relationship Id="rId10" Type="http://schemas.openxmlformats.org/officeDocument/2006/relationships/image" Target="media/image3.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footer" Target="footer2.xm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5" Type="http://schemas.openxmlformats.org/officeDocument/2006/relationships/image" Target="media/image5.emf"/><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C80639-41D3-4CD2-9CA1-EAD4097C5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32679</Words>
  <Characters>205883</Characters>
  <Application>Microsoft Office Word</Application>
  <DocSecurity>0</DocSecurity>
  <Lines>1715</Lines>
  <Paragraphs>4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8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258</cp:revision>
  <dcterms:created xsi:type="dcterms:W3CDTF">2024-10-10T10:32:00Z</dcterms:created>
  <dcterms:modified xsi:type="dcterms:W3CDTF">2025-10-23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naE8Re8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